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65304" w:rsidRPr="00077B06" w:rsidRDefault="00E65304" w:rsidP="00077B06">
      <w:pPr>
        <w:spacing w:line="360" w:lineRule="auto"/>
        <w:rPr>
          <w:rFonts w:ascii="Book Antiqua" w:eastAsia="华文行楷" w:hAnsi="Book Antiqua"/>
          <w:sz w:val="24"/>
          <w:szCs w:val="24"/>
        </w:rPr>
      </w:pPr>
      <w:r w:rsidRPr="00077B06">
        <w:rPr>
          <w:rFonts w:ascii="Book Antiqua" w:eastAsia="华文行楷" w:hAnsi="Book Antiqua"/>
          <w:sz w:val="24"/>
          <w:szCs w:val="24"/>
        </w:rPr>
        <w:t xml:space="preserve">Name of journal: </w:t>
      </w:r>
      <w:r w:rsidRPr="00077B06">
        <w:rPr>
          <w:rFonts w:ascii="Book Antiqua" w:eastAsia="华文行楷" w:hAnsi="Book Antiqua"/>
          <w:i/>
          <w:sz w:val="24"/>
          <w:szCs w:val="24"/>
        </w:rPr>
        <w:t xml:space="preserve">World Journal of </w:t>
      </w:r>
      <w:proofErr w:type="spellStart"/>
      <w:r w:rsidRPr="00077B06">
        <w:rPr>
          <w:rFonts w:ascii="Book Antiqua" w:eastAsia="华文行楷" w:hAnsi="Book Antiqua"/>
          <w:i/>
          <w:color w:val="000000"/>
          <w:sz w:val="24"/>
          <w:szCs w:val="24"/>
        </w:rPr>
        <w:t>Hepatology</w:t>
      </w:r>
      <w:proofErr w:type="spellEnd"/>
    </w:p>
    <w:p w:rsidR="00E65304" w:rsidRPr="00077B06" w:rsidRDefault="00E65304" w:rsidP="00077B06">
      <w:pPr>
        <w:spacing w:line="360" w:lineRule="auto"/>
        <w:rPr>
          <w:rFonts w:ascii="Book Antiqua" w:eastAsia="华文行楷" w:hAnsi="Book Antiqua"/>
          <w:sz w:val="24"/>
          <w:szCs w:val="24"/>
        </w:rPr>
      </w:pPr>
      <w:r w:rsidRPr="00077B06">
        <w:rPr>
          <w:rFonts w:ascii="Book Antiqua" w:eastAsia="华文行楷" w:hAnsi="Book Antiqua"/>
          <w:sz w:val="24"/>
          <w:szCs w:val="24"/>
        </w:rPr>
        <w:t>ESPS Manuscript NO: 13312</w:t>
      </w:r>
    </w:p>
    <w:p w:rsidR="00E65304" w:rsidRDefault="00E65304" w:rsidP="00077B06">
      <w:pPr>
        <w:spacing w:line="360" w:lineRule="auto"/>
        <w:rPr>
          <w:rFonts w:ascii="Book Antiqua" w:eastAsia="华文行楷" w:hAnsi="Book Antiqua"/>
          <w:sz w:val="24"/>
          <w:szCs w:val="24"/>
        </w:rPr>
      </w:pPr>
      <w:r w:rsidRPr="00077B06">
        <w:rPr>
          <w:rFonts w:ascii="Book Antiqua" w:eastAsia="华文行楷" w:hAnsi="Book Antiqua"/>
          <w:sz w:val="24"/>
          <w:szCs w:val="24"/>
        </w:rPr>
        <w:t>Columns: Topic Highlight</w:t>
      </w:r>
    </w:p>
    <w:p w:rsidR="00CB6FBD" w:rsidRPr="00077B06" w:rsidRDefault="00CB6FBD" w:rsidP="00077B06">
      <w:pPr>
        <w:spacing w:line="360" w:lineRule="auto"/>
        <w:rPr>
          <w:rFonts w:ascii="Book Antiqua" w:eastAsia="华文行楷" w:hAnsi="Book Antiqua"/>
          <w:sz w:val="24"/>
          <w:szCs w:val="24"/>
        </w:rPr>
      </w:pPr>
    </w:p>
    <w:p w:rsidR="00E65304" w:rsidRPr="00CB6FBD" w:rsidRDefault="00CB6FBD" w:rsidP="00077B06">
      <w:pPr>
        <w:spacing w:line="360" w:lineRule="auto"/>
        <w:rPr>
          <w:rFonts w:ascii="Book Antiqua" w:eastAsia="华文行楷" w:hAnsi="Book Antiqua"/>
          <w:sz w:val="24"/>
          <w:szCs w:val="24"/>
        </w:rPr>
      </w:pPr>
      <w:r w:rsidRPr="00CB6FBD">
        <w:rPr>
          <w:rFonts w:ascii="Book Antiqua" w:eastAsia="华文行楷" w:hAnsi="Book Antiqua"/>
          <w:sz w:val="24"/>
          <w:szCs w:val="24"/>
        </w:rPr>
        <w:t>WJH 6</w:t>
      </w:r>
      <w:r w:rsidRPr="00CB6FBD">
        <w:rPr>
          <w:rFonts w:ascii="Book Antiqua" w:eastAsia="华文行楷" w:hAnsi="Book Antiqua"/>
          <w:sz w:val="24"/>
          <w:szCs w:val="24"/>
          <w:vertAlign w:val="superscript"/>
        </w:rPr>
        <w:t>th</w:t>
      </w:r>
      <w:r w:rsidRPr="00CB6FBD">
        <w:rPr>
          <w:rFonts w:ascii="Book Antiqua" w:eastAsia="华文行楷" w:hAnsi="Book Antiqua"/>
          <w:sz w:val="24"/>
          <w:szCs w:val="24"/>
        </w:rPr>
        <w:t xml:space="preserve"> Anniversary Special Issues (1): Management of hepatocellular carcinoma</w:t>
      </w:r>
    </w:p>
    <w:p w:rsidR="00CB6FBD" w:rsidRPr="00077B06" w:rsidRDefault="00CB6FBD" w:rsidP="00077B06">
      <w:pPr>
        <w:spacing w:line="360" w:lineRule="auto"/>
        <w:rPr>
          <w:rFonts w:ascii="Book Antiqua" w:eastAsia="华文行楷" w:hAnsi="Book Antiqua"/>
          <w:sz w:val="24"/>
          <w:szCs w:val="24"/>
        </w:rPr>
      </w:pPr>
    </w:p>
    <w:p w:rsidR="000C4EDE" w:rsidRPr="00077B06" w:rsidRDefault="00E65304" w:rsidP="00077B06">
      <w:pPr>
        <w:spacing w:line="360" w:lineRule="auto"/>
        <w:rPr>
          <w:rFonts w:ascii="Book Antiqua" w:eastAsia="华文行楷" w:hAnsi="Book Antiqua" w:cs="Times New Roman"/>
          <w:b/>
          <w:color w:val="000000" w:themeColor="text1"/>
          <w:sz w:val="24"/>
          <w:szCs w:val="24"/>
        </w:rPr>
      </w:pPr>
      <w:bookmarkStart w:id="0" w:name="OLE_LINK84"/>
      <w:bookmarkStart w:id="1" w:name="OLE_LINK85"/>
      <w:r w:rsidRPr="00077B06">
        <w:rPr>
          <w:rFonts w:ascii="Book Antiqua" w:eastAsia="华文行楷" w:hAnsi="Book Antiqua" w:cs="Times New Roman"/>
          <w:b/>
          <w:color w:val="000000" w:themeColor="text1"/>
          <w:sz w:val="24"/>
          <w:szCs w:val="24"/>
        </w:rPr>
        <w:t>R</w:t>
      </w:r>
      <w:r w:rsidR="00C228EF" w:rsidRPr="00077B06">
        <w:rPr>
          <w:rFonts w:ascii="Book Antiqua" w:eastAsia="华文行楷" w:hAnsi="Book Antiqua" w:cs="Times New Roman"/>
          <w:b/>
          <w:color w:val="000000" w:themeColor="text1"/>
          <w:sz w:val="24"/>
          <w:szCs w:val="24"/>
        </w:rPr>
        <w:t xml:space="preserve">ole of </w:t>
      </w:r>
      <w:bookmarkStart w:id="2" w:name="OLE_LINK35"/>
      <w:bookmarkStart w:id="3" w:name="OLE_LINK36"/>
      <w:bookmarkStart w:id="4" w:name="OLE_LINK37"/>
      <w:bookmarkStart w:id="5" w:name="OLE_LINK38"/>
      <w:bookmarkStart w:id="6" w:name="OLE_LINK258"/>
      <w:bookmarkStart w:id="7" w:name="OLE_LINK194"/>
      <w:bookmarkStart w:id="8" w:name="OLE_LINK195"/>
      <w:r w:rsidR="00C228EF" w:rsidRPr="00077B06">
        <w:rPr>
          <w:rFonts w:ascii="Book Antiqua" w:eastAsia="华文行楷" w:hAnsi="Book Antiqua" w:cs="Times New Roman"/>
          <w:b/>
          <w:color w:val="000000" w:themeColor="text1"/>
          <w:sz w:val="24"/>
          <w:szCs w:val="24"/>
        </w:rPr>
        <w:t>anti-angiogenesis</w:t>
      </w:r>
      <w:bookmarkEnd w:id="2"/>
      <w:bookmarkEnd w:id="3"/>
      <w:r w:rsidR="00C228EF" w:rsidRPr="00077B06">
        <w:rPr>
          <w:rFonts w:ascii="Book Antiqua" w:eastAsia="华文行楷" w:hAnsi="Book Antiqua" w:cs="Times New Roman"/>
          <w:b/>
          <w:color w:val="000000" w:themeColor="text1"/>
          <w:sz w:val="24"/>
          <w:szCs w:val="24"/>
        </w:rPr>
        <w:t xml:space="preserve"> therapy</w:t>
      </w:r>
      <w:bookmarkEnd w:id="4"/>
      <w:bookmarkEnd w:id="5"/>
      <w:bookmarkEnd w:id="6"/>
      <w:r w:rsidR="00C228EF" w:rsidRPr="00077B06">
        <w:rPr>
          <w:rFonts w:ascii="Book Antiqua" w:eastAsia="华文行楷" w:hAnsi="Book Antiqua" w:cs="Times New Roman"/>
          <w:b/>
          <w:color w:val="000000" w:themeColor="text1"/>
          <w:sz w:val="24"/>
          <w:szCs w:val="24"/>
        </w:rPr>
        <w:t xml:space="preserve"> in the management of hepatocellular carcinoma</w:t>
      </w:r>
      <w:bookmarkEnd w:id="7"/>
      <w:bookmarkEnd w:id="8"/>
      <w:r w:rsidR="0099314F" w:rsidRPr="00077B06">
        <w:rPr>
          <w:rFonts w:ascii="Book Antiqua" w:eastAsia="华文行楷" w:hAnsi="Book Antiqua" w:cs="Times New Roman"/>
          <w:b/>
          <w:color w:val="000000" w:themeColor="text1"/>
          <w:sz w:val="24"/>
          <w:szCs w:val="24"/>
        </w:rPr>
        <w:t>:</w:t>
      </w:r>
      <w:r w:rsidRPr="00077B06">
        <w:rPr>
          <w:rFonts w:ascii="Book Antiqua" w:eastAsia="华文行楷" w:hAnsi="Book Antiqua" w:cs="Times New Roman"/>
          <w:b/>
          <w:color w:val="000000" w:themeColor="text1"/>
          <w:sz w:val="24"/>
          <w:szCs w:val="24"/>
        </w:rPr>
        <w:t xml:space="preserve"> T</w:t>
      </w:r>
      <w:r w:rsidR="0099314F" w:rsidRPr="00077B06">
        <w:rPr>
          <w:rFonts w:ascii="Book Antiqua" w:eastAsia="华文行楷" w:hAnsi="Book Antiqua" w:cs="Times New Roman"/>
          <w:b/>
          <w:color w:val="000000" w:themeColor="text1"/>
          <w:sz w:val="24"/>
          <w:szCs w:val="24"/>
        </w:rPr>
        <w:t>he jury is still out</w:t>
      </w:r>
      <w:bookmarkEnd w:id="0"/>
      <w:bookmarkEnd w:id="1"/>
    </w:p>
    <w:p w:rsidR="00473F82" w:rsidRPr="00077B06" w:rsidRDefault="00473F82" w:rsidP="00077B06">
      <w:pPr>
        <w:spacing w:line="360" w:lineRule="auto"/>
        <w:rPr>
          <w:rFonts w:ascii="Book Antiqua" w:eastAsia="华文行楷" w:hAnsi="Book Antiqua" w:cs="Times New Roman"/>
          <w:b/>
          <w:color w:val="000000" w:themeColor="text1"/>
          <w:sz w:val="24"/>
          <w:szCs w:val="24"/>
        </w:rPr>
      </w:pPr>
    </w:p>
    <w:p w:rsidR="00E65304" w:rsidRPr="00077B06" w:rsidRDefault="00473F82" w:rsidP="00077B06">
      <w:pPr>
        <w:spacing w:line="360" w:lineRule="auto"/>
        <w:rPr>
          <w:rFonts w:ascii="Book Antiqua" w:eastAsia="华文行楷" w:hAnsi="Book Antiqua" w:cs="Times New Roman"/>
          <w:color w:val="000000" w:themeColor="text1"/>
          <w:sz w:val="24"/>
          <w:szCs w:val="24"/>
        </w:rPr>
      </w:pPr>
      <w:r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Sun H </w:t>
      </w:r>
      <w:r w:rsidRPr="00077B06">
        <w:rPr>
          <w:rFonts w:ascii="Book Antiqua" w:eastAsia="华文行楷" w:hAnsi="Book Antiqua" w:cs="Times New Roman"/>
          <w:i/>
          <w:color w:val="000000" w:themeColor="text1"/>
          <w:sz w:val="24"/>
          <w:szCs w:val="24"/>
        </w:rPr>
        <w:t xml:space="preserve">et al. </w:t>
      </w:r>
      <w:r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Anti-angiogenesis therapy in HCC</w:t>
      </w:r>
    </w:p>
    <w:p w:rsidR="00473F82" w:rsidRPr="00077B06" w:rsidRDefault="00473F82" w:rsidP="00077B06">
      <w:pPr>
        <w:spacing w:line="360" w:lineRule="auto"/>
        <w:rPr>
          <w:rFonts w:ascii="Book Antiqua" w:eastAsia="华文行楷" w:hAnsi="Book Antiqua" w:cs="Times New Roman"/>
          <w:b/>
          <w:color w:val="000000" w:themeColor="text1"/>
          <w:sz w:val="24"/>
          <w:szCs w:val="24"/>
        </w:rPr>
      </w:pPr>
    </w:p>
    <w:p w:rsidR="00E65304" w:rsidRPr="00077B06" w:rsidRDefault="00E65304" w:rsidP="00077B06">
      <w:pPr>
        <w:autoSpaceDE w:val="0"/>
        <w:autoSpaceDN w:val="0"/>
        <w:adjustRightInd w:val="0"/>
        <w:spacing w:line="360" w:lineRule="auto"/>
        <w:rPr>
          <w:rFonts w:ascii="Book Antiqua" w:eastAsia="华文行楷" w:hAnsi="Book Antiqua" w:cs="Times New Roman"/>
          <w:color w:val="000000" w:themeColor="text1"/>
          <w:sz w:val="24"/>
          <w:szCs w:val="24"/>
        </w:rPr>
      </w:pPr>
      <w:r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Hong Sun, Man-Sheng Zhu, Wen-</w:t>
      </w:r>
      <w:proofErr w:type="spellStart"/>
      <w:r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Rui</w:t>
      </w:r>
      <w:proofErr w:type="spellEnd"/>
      <w:r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Wu, Xiang-De Shi, Lei-Bo Xu</w:t>
      </w:r>
    </w:p>
    <w:p w:rsidR="00F3220F" w:rsidRPr="00077B06" w:rsidRDefault="00F3220F" w:rsidP="00077B06">
      <w:pPr>
        <w:autoSpaceDE w:val="0"/>
        <w:autoSpaceDN w:val="0"/>
        <w:adjustRightInd w:val="0"/>
        <w:spacing w:line="360" w:lineRule="auto"/>
        <w:rPr>
          <w:rFonts w:ascii="Book Antiqua" w:eastAsia="华文行楷" w:hAnsi="Book Antiqua" w:cs="Times New Roman"/>
          <w:color w:val="000000" w:themeColor="text1"/>
          <w:sz w:val="24"/>
          <w:szCs w:val="24"/>
        </w:rPr>
      </w:pPr>
    </w:p>
    <w:p w:rsidR="00E65304" w:rsidRPr="00077B06" w:rsidRDefault="00F3220F" w:rsidP="00077B06">
      <w:pPr>
        <w:autoSpaceDE w:val="0"/>
        <w:autoSpaceDN w:val="0"/>
        <w:adjustRightInd w:val="0"/>
        <w:spacing w:line="360" w:lineRule="auto"/>
        <w:rPr>
          <w:rFonts w:ascii="Book Antiqua" w:eastAsia="华文行楷" w:hAnsi="Book Antiqua" w:cs="Times New Roman"/>
          <w:color w:val="000000" w:themeColor="text1"/>
          <w:sz w:val="24"/>
          <w:szCs w:val="24"/>
        </w:rPr>
      </w:pPr>
      <w:r w:rsidRPr="00077B06">
        <w:rPr>
          <w:rFonts w:ascii="Book Antiqua" w:eastAsia="华文行楷" w:hAnsi="Book Antiqua" w:cs="Times New Roman"/>
          <w:b/>
          <w:color w:val="000000" w:themeColor="text1"/>
          <w:sz w:val="24"/>
          <w:szCs w:val="24"/>
        </w:rPr>
        <w:t>Hong Sun, Man-Sheng Zhu, Wen-</w:t>
      </w:r>
      <w:proofErr w:type="spellStart"/>
      <w:r w:rsidRPr="00077B06">
        <w:rPr>
          <w:rFonts w:ascii="Book Antiqua" w:eastAsia="华文行楷" w:hAnsi="Book Antiqua" w:cs="Times New Roman"/>
          <w:b/>
          <w:color w:val="000000" w:themeColor="text1"/>
          <w:sz w:val="24"/>
          <w:szCs w:val="24"/>
        </w:rPr>
        <w:t>Rui</w:t>
      </w:r>
      <w:proofErr w:type="spellEnd"/>
      <w:r w:rsidRPr="00077B06">
        <w:rPr>
          <w:rFonts w:ascii="Book Antiqua" w:eastAsia="华文行楷" w:hAnsi="Book Antiqua" w:cs="Times New Roman"/>
          <w:b/>
          <w:color w:val="000000" w:themeColor="text1"/>
          <w:sz w:val="24"/>
          <w:szCs w:val="24"/>
        </w:rPr>
        <w:t xml:space="preserve"> Wu, Xiang-De Shi, Lei-Bo Xu, </w:t>
      </w:r>
      <w:r w:rsidR="00F0366E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Guangdong Provincial Key Laboratory of Malignant Tumor Epigenetics and Gene Regulation, Medical Research Center, Sun </w:t>
      </w:r>
      <w:proofErr w:type="spellStart"/>
      <w:r w:rsidR="00F0366E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Yat</w:t>
      </w:r>
      <w:proofErr w:type="spellEnd"/>
      <w:r w:rsidR="00F0366E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-Sen Memorial Hospital, Sun </w:t>
      </w:r>
      <w:proofErr w:type="spellStart"/>
      <w:r w:rsidR="00F0366E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Yat</w:t>
      </w:r>
      <w:proofErr w:type="spellEnd"/>
      <w:r w:rsidR="00F0366E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-Sen University, </w:t>
      </w:r>
      <w:bookmarkStart w:id="9" w:name="OLE_LINK8"/>
      <w:bookmarkStart w:id="10" w:name="OLE_LINK9"/>
      <w:r w:rsidR="00F0366E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Guangzhou</w:t>
      </w:r>
      <w:r w:rsidR="00851A47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510120</w:t>
      </w:r>
      <w:r w:rsidR="00F0366E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, </w:t>
      </w:r>
      <w:r w:rsidR="0030244F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Guangdong Province, </w:t>
      </w:r>
      <w:r w:rsidR="00F0366E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China</w:t>
      </w:r>
      <w:bookmarkEnd w:id="9"/>
      <w:bookmarkEnd w:id="10"/>
    </w:p>
    <w:p w:rsidR="00F3220F" w:rsidRPr="00077B06" w:rsidRDefault="00F3220F" w:rsidP="00077B06">
      <w:pPr>
        <w:autoSpaceDE w:val="0"/>
        <w:autoSpaceDN w:val="0"/>
        <w:adjustRightInd w:val="0"/>
        <w:spacing w:line="360" w:lineRule="auto"/>
        <w:rPr>
          <w:rFonts w:ascii="Book Antiqua" w:eastAsia="华文行楷" w:hAnsi="Book Antiqua" w:cs="Times New Roman"/>
          <w:b/>
          <w:color w:val="000000" w:themeColor="text1"/>
          <w:sz w:val="24"/>
          <w:szCs w:val="24"/>
        </w:rPr>
      </w:pPr>
    </w:p>
    <w:p w:rsidR="00E65304" w:rsidRPr="00077B06" w:rsidRDefault="00F3220F" w:rsidP="00077B06">
      <w:pPr>
        <w:autoSpaceDE w:val="0"/>
        <w:autoSpaceDN w:val="0"/>
        <w:adjustRightInd w:val="0"/>
        <w:spacing w:line="360" w:lineRule="auto"/>
        <w:rPr>
          <w:rFonts w:ascii="Book Antiqua" w:eastAsia="华文行楷" w:hAnsi="Book Antiqua" w:cs="Times New Roman"/>
          <w:color w:val="000000" w:themeColor="text1"/>
          <w:sz w:val="24"/>
          <w:szCs w:val="24"/>
        </w:rPr>
      </w:pPr>
      <w:r w:rsidRPr="00077B06">
        <w:rPr>
          <w:rFonts w:ascii="Book Antiqua" w:eastAsia="华文行楷" w:hAnsi="Book Antiqua" w:cs="Times New Roman"/>
          <w:b/>
          <w:color w:val="000000" w:themeColor="text1"/>
          <w:sz w:val="24"/>
          <w:szCs w:val="24"/>
        </w:rPr>
        <w:t>Hong Sun, Man-Sheng Zhu, Wen-</w:t>
      </w:r>
      <w:proofErr w:type="spellStart"/>
      <w:r w:rsidRPr="00077B06">
        <w:rPr>
          <w:rFonts w:ascii="Book Antiqua" w:eastAsia="华文行楷" w:hAnsi="Book Antiqua" w:cs="Times New Roman"/>
          <w:b/>
          <w:color w:val="000000" w:themeColor="text1"/>
          <w:sz w:val="24"/>
          <w:szCs w:val="24"/>
        </w:rPr>
        <w:t>Rui</w:t>
      </w:r>
      <w:proofErr w:type="spellEnd"/>
      <w:r w:rsidRPr="00077B06">
        <w:rPr>
          <w:rFonts w:ascii="Book Antiqua" w:eastAsia="华文行楷" w:hAnsi="Book Antiqua" w:cs="Times New Roman"/>
          <w:b/>
          <w:color w:val="000000" w:themeColor="text1"/>
          <w:sz w:val="24"/>
          <w:szCs w:val="24"/>
        </w:rPr>
        <w:t xml:space="preserve"> Wu, Xiang-De Shi, Lei-Bo Xu, </w:t>
      </w:r>
      <w:r w:rsidR="00782FB4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Department of </w:t>
      </w:r>
      <w:proofErr w:type="spellStart"/>
      <w:r w:rsidR="00782FB4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Hepato</w:t>
      </w:r>
      <w:proofErr w:type="spellEnd"/>
      <w:r w:rsidR="00782FB4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-</w:t>
      </w:r>
      <w:proofErr w:type="spellStart"/>
      <w:r w:rsidR="00782FB4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pancreato</w:t>
      </w:r>
      <w:proofErr w:type="spellEnd"/>
      <w:r w:rsidR="00782FB4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-biliary Surgery, Sun </w:t>
      </w:r>
      <w:proofErr w:type="spellStart"/>
      <w:r w:rsidR="00782FB4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Yat-sen</w:t>
      </w:r>
      <w:proofErr w:type="spellEnd"/>
      <w:r w:rsidR="00782FB4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Memorial Hospital, Sun </w:t>
      </w:r>
      <w:proofErr w:type="spellStart"/>
      <w:r w:rsidR="00782FB4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Yat-sen</w:t>
      </w:r>
      <w:proofErr w:type="spellEnd"/>
      <w:r w:rsidR="00782FB4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University, </w:t>
      </w:r>
      <w:r w:rsidR="00851A47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Guangzhou 510120, </w:t>
      </w:r>
      <w:r w:rsidR="0030244F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Guangdong Province, </w:t>
      </w:r>
      <w:r w:rsidR="00851A47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China</w:t>
      </w:r>
    </w:p>
    <w:p w:rsidR="00F3220F" w:rsidRPr="00077B06" w:rsidRDefault="00F3220F" w:rsidP="00077B06">
      <w:pPr>
        <w:autoSpaceDE w:val="0"/>
        <w:autoSpaceDN w:val="0"/>
        <w:adjustRightInd w:val="0"/>
        <w:spacing w:line="360" w:lineRule="auto"/>
        <w:rPr>
          <w:rFonts w:ascii="Book Antiqua" w:eastAsia="华文行楷" w:hAnsi="Book Antiqua" w:cs="Times New Roman"/>
          <w:b/>
          <w:color w:val="000000" w:themeColor="text1"/>
          <w:sz w:val="24"/>
          <w:szCs w:val="24"/>
        </w:rPr>
      </w:pPr>
    </w:p>
    <w:p w:rsidR="00782FB4" w:rsidRPr="00077B06" w:rsidRDefault="00F3220F" w:rsidP="00077B06">
      <w:pPr>
        <w:autoSpaceDE w:val="0"/>
        <w:autoSpaceDN w:val="0"/>
        <w:adjustRightInd w:val="0"/>
        <w:spacing w:line="360" w:lineRule="auto"/>
        <w:rPr>
          <w:rFonts w:ascii="Book Antiqua" w:eastAsia="华文行楷" w:hAnsi="Book Antiqua" w:cs="Times New Roman"/>
          <w:color w:val="000000" w:themeColor="text1"/>
          <w:sz w:val="24"/>
          <w:szCs w:val="24"/>
        </w:rPr>
      </w:pPr>
      <w:r w:rsidRPr="00077B06">
        <w:rPr>
          <w:rFonts w:ascii="Book Antiqua" w:eastAsia="华文行楷" w:hAnsi="Book Antiqua" w:cs="Times New Roman"/>
          <w:b/>
          <w:color w:val="000000" w:themeColor="text1"/>
          <w:sz w:val="24"/>
          <w:szCs w:val="24"/>
        </w:rPr>
        <w:t xml:space="preserve">Hong Sun, </w:t>
      </w:r>
      <w:r w:rsidR="00FE6853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Department of Transplant Medicine, University Hospital </w:t>
      </w:r>
      <w:proofErr w:type="spellStart"/>
      <w:r w:rsidR="00FE6853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Münster</w:t>
      </w:r>
      <w:proofErr w:type="spellEnd"/>
      <w:r w:rsidR="00FE6853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, </w:t>
      </w:r>
      <w:r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48149 </w:t>
      </w:r>
      <w:proofErr w:type="spellStart"/>
      <w:r w:rsidR="00FE6853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Münster</w:t>
      </w:r>
      <w:proofErr w:type="spellEnd"/>
      <w:r w:rsidR="00FE6853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, Germany</w:t>
      </w:r>
    </w:p>
    <w:p w:rsidR="00F3220F" w:rsidRPr="00077B06" w:rsidRDefault="00F3220F" w:rsidP="00077B06">
      <w:pPr>
        <w:autoSpaceDE w:val="0"/>
        <w:autoSpaceDN w:val="0"/>
        <w:adjustRightInd w:val="0"/>
        <w:spacing w:line="360" w:lineRule="auto"/>
        <w:rPr>
          <w:rFonts w:ascii="Book Antiqua" w:eastAsia="华文行楷" w:hAnsi="Book Antiqua" w:cs="Times New Roman"/>
          <w:color w:val="000000" w:themeColor="text1"/>
          <w:sz w:val="24"/>
          <w:szCs w:val="24"/>
        </w:rPr>
      </w:pPr>
    </w:p>
    <w:p w:rsidR="004728E0" w:rsidRPr="00077B06" w:rsidRDefault="004728E0" w:rsidP="00077B06">
      <w:pPr>
        <w:autoSpaceDE w:val="0"/>
        <w:autoSpaceDN w:val="0"/>
        <w:adjustRightInd w:val="0"/>
        <w:spacing w:line="360" w:lineRule="auto"/>
        <w:rPr>
          <w:rFonts w:ascii="Book Antiqua" w:eastAsia="华文行楷" w:hAnsi="Book Antiqua" w:cs="Times New Roman"/>
          <w:bCs/>
          <w:color w:val="000000" w:themeColor="text1"/>
          <w:sz w:val="24"/>
          <w:szCs w:val="24"/>
        </w:rPr>
      </w:pPr>
      <w:r w:rsidRPr="00077B06">
        <w:rPr>
          <w:rFonts w:ascii="Book Antiqua" w:eastAsia="华文行楷" w:hAnsi="Book Antiqua" w:cs="Times New Roman"/>
          <w:b/>
          <w:bCs/>
          <w:color w:val="000000" w:themeColor="text1"/>
          <w:sz w:val="24"/>
          <w:szCs w:val="24"/>
        </w:rPr>
        <w:t xml:space="preserve">Author contributions: </w:t>
      </w:r>
      <w:r w:rsidR="00993BC8" w:rsidRPr="00077B06">
        <w:rPr>
          <w:rFonts w:ascii="Book Antiqua" w:eastAsia="华文行楷" w:hAnsi="Book Antiqua" w:cs="Times New Roman"/>
          <w:bCs/>
          <w:color w:val="000000" w:themeColor="text1"/>
          <w:sz w:val="24"/>
          <w:szCs w:val="24"/>
        </w:rPr>
        <w:t>Sun H</w:t>
      </w:r>
      <w:r w:rsidRPr="00077B06">
        <w:rPr>
          <w:rFonts w:ascii="Book Antiqua" w:eastAsia="华文行楷" w:hAnsi="Book Antiqua" w:cs="Times New Roman"/>
          <w:bCs/>
          <w:color w:val="000000" w:themeColor="text1"/>
          <w:sz w:val="24"/>
          <w:szCs w:val="24"/>
        </w:rPr>
        <w:t xml:space="preserve"> and </w:t>
      </w:r>
      <w:r w:rsidR="00993BC8" w:rsidRPr="00077B06">
        <w:rPr>
          <w:rFonts w:ascii="Book Antiqua" w:eastAsia="华文行楷" w:hAnsi="Book Antiqua" w:cs="Times New Roman"/>
          <w:bCs/>
          <w:color w:val="000000" w:themeColor="text1"/>
          <w:sz w:val="24"/>
          <w:szCs w:val="24"/>
        </w:rPr>
        <w:t>Zhu MS</w:t>
      </w:r>
      <w:bookmarkStart w:id="11" w:name="OLE_LINK10"/>
      <w:bookmarkStart w:id="12" w:name="OLE_LINK11"/>
      <w:bookmarkStart w:id="13" w:name="OLE_LINK230"/>
      <w:r w:rsidR="002C7E48" w:rsidRPr="00077B06">
        <w:rPr>
          <w:rFonts w:ascii="Book Antiqua" w:eastAsia="华文行楷" w:hAnsi="Book Antiqua" w:cs="Times New Roman"/>
          <w:bCs/>
          <w:color w:val="000000" w:themeColor="text1"/>
          <w:sz w:val="24"/>
          <w:szCs w:val="24"/>
        </w:rPr>
        <w:t xml:space="preserve"> </w:t>
      </w:r>
      <w:r w:rsidRPr="00077B06">
        <w:rPr>
          <w:rFonts w:ascii="Book Antiqua" w:eastAsia="华文行楷" w:hAnsi="Book Antiqua" w:cs="Times New Roman"/>
          <w:bCs/>
          <w:color w:val="000000" w:themeColor="text1"/>
          <w:sz w:val="24"/>
          <w:szCs w:val="24"/>
        </w:rPr>
        <w:t>wrote the draft of the manuscript</w:t>
      </w:r>
      <w:bookmarkEnd w:id="11"/>
      <w:bookmarkEnd w:id="12"/>
      <w:bookmarkEnd w:id="13"/>
      <w:r w:rsidR="00993BC8" w:rsidRPr="00077B06">
        <w:rPr>
          <w:rFonts w:ascii="Book Antiqua" w:eastAsia="华文行楷" w:hAnsi="Book Antiqua" w:cs="Times New Roman"/>
          <w:bCs/>
          <w:color w:val="000000" w:themeColor="text1"/>
          <w:sz w:val="24"/>
          <w:szCs w:val="24"/>
        </w:rPr>
        <w:t xml:space="preserve"> and contribute</w:t>
      </w:r>
      <w:r w:rsidR="003D0856" w:rsidRPr="00077B06">
        <w:rPr>
          <w:rFonts w:ascii="Book Antiqua" w:eastAsia="华文行楷" w:hAnsi="Book Antiqua" w:cs="Times New Roman"/>
          <w:bCs/>
          <w:color w:val="000000" w:themeColor="text1"/>
          <w:sz w:val="24"/>
          <w:szCs w:val="24"/>
        </w:rPr>
        <w:t>d</w:t>
      </w:r>
      <w:r w:rsidR="00993BC8" w:rsidRPr="00077B06">
        <w:rPr>
          <w:rFonts w:ascii="Book Antiqua" w:eastAsia="华文行楷" w:hAnsi="Book Antiqua" w:cs="Times New Roman"/>
          <w:bCs/>
          <w:color w:val="000000" w:themeColor="text1"/>
          <w:sz w:val="24"/>
          <w:szCs w:val="24"/>
        </w:rPr>
        <w:t xml:space="preserve"> equally to this </w:t>
      </w:r>
      <w:r w:rsidR="003D0856" w:rsidRPr="00077B06">
        <w:rPr>
          <w:rFonts w:ascii="Book Antiqua" w:eastAsia="华文行楷" w:hAnsi="Book Antiqua" w:cs="Times New Roman"/>
          <w:bCs/>
          <w:color w:val="000000" w:themeColor="text1"/>
          <w:sz w:val="24"/>
          <w:szCs w:val="24"/>
        </w:rPr>
        <w:t>work</w:t>
      </w:r>
      <w:r w:rsidRPr="00077B06">
        <w:rPr>
          <w:rFonts w:ascii="Book Antiqua" w:eastAsia="华文行楷" w:hAnsi="Book Antiqua" w:cs="Times New Roman"/>
          <w:bCs/>
          <w:color w:val="000000" w:themeColor="text1"/>
          <w:sz w:val="24"/>
          <w:szCs w:val="24"/>
        </w:rPr>
        <w:t xml:space="preserve">; </w:t>
      </w:r>
      <w:r w:rsidR="00FF718B" w:rsidRPr="00077B06">
        <w:rPr>
          <w:rFonts w:ascii="Book Antiqua" w:eastAsia="华文行楷" w:hAnsi="Book Antiqua" w:cs="Times New Roman"/>
          <w:bCs/>
          <w:color w:val="000000" w:themeColor="text1"/>
          <w:sz w:val="24"/>
          <w:szCs w:val="24"/>
        </w:rPr>
        <w:t>Wu WR</w:t>
      </w:r>
      <w:r w:rsidR="00993BC8" w:rsidRPr="00077B06">
        <w:rPr>
          <w:rFonts w:ascii="Book Antiqua" w:eastAsia="华文行楷" w:hAnsi="Book Antiqua" w:cs="Times New Roman"/>
          <w:bCs/>
          <w:color w:val="000000" w:themeColor="text1"/>
          <w:sz w:val="24"/>
          <w:szCs w:val="24"/>
        </w:rPr>
        <w:t xml:space="preserve"> and </w:t>
      </w:r>
      <w:r w:rsidR="00FF718B" w:rsidRPr="00077B06">
        <w:rPr>
          <w:rFonts w:ascii="Book Antiqua" w:eastAsia="华文行楷" w:hAnsi="Book Antiqua" w:cs="Times New Roman"/>
          <w:bCs/>
          <w:color w:val="000000" w:themeColor="text1"/>
          <w:sz w:val="24"/>
          <w:szCs w:val="24"/>
        </w:rPr>
        <w:t>Shi XD</w:t>
      </w:r>
      <w:r w:rsidR="00993BC8" w:rsidRPr="00077B06">
        <w:rPr>
          <w:rFonts w:ascii="Book Antiqua" w:eastAsia="华文行楷" w:hAnsi="Book Antiqua" w:cs="Times New Roman"/>
          <w:bCs/>
          <w:color w:val="000000" w:themeColor="text1"/>
          <w:sz w:val="24"/>
          <w:szCs w:val="24"/>
        </w:rPr>
        <w:t xml:space="preserve"> collected the related references; </w:t>
      </w:r>
      <w:r w:rsidR="00FF718B" w:rsidRPr="00077B06">
        <w:rPr>
          <w:rFonts w:ascii="Book Antiqua" w:eastAsia="华文行楷" w:hAnsi="Book Antiqua" w:cs="Times New Roman"/>
          <w:bCs/>
          <w:color w:val="000000" w:themeColor="text1"/>
          <w:sz w:val="24"/>
          <w:szCs w:val="24"/>
        </w:rPr>
        <w:t>Xu LB</w:t>
      </w:r>
      <w:r w:rsidRPr="00077B06">
        <w:rPr>
          <w:rFonts w:ascii="Book Antiqua" w:eastAsia="华文行楷" w:hAnsi="Book Antiqua" w:cs="Times New Roman"/>
          <w:bCs/>
          <w:color w:val="000000" w:themeColor="text1"/>
          <w:sz w:val="24"/>
          <w:szCs w:val="24"/>
        </w:rPr>
        <w:t xml:space="preserve"> read through this paper and brought out several </w:t>
      </w:r>
      <w:r w:rsidRPr="00077B06">
        <w:rPr>
          <w:rFonts w:ascii="Book Antiqua" w:eastAsia="华文行楷" w:hAnsi="Book Antiqua" w:cs="Times New Roman"/>
          <w:bCs/>
          <w:color w:val="000000" w:themeColor="text1"/>
          <w:sz w:val="24"/>
          <w:szCs w:val="24"/>
        </w:rPr>
        <w:lastRenderedPageBreak/>
        <w:t>important opinions for revision.</w:t>
      </w:r>
    </w:p>
    <w:p w:rsidR="0030244F" w:rsidRPr="00077B06" w:rsidRDefault="0030244F" w:rsidP="00077B06">
      <w:pPr>
        <w:autoSpaceDE w:val="0"/>
        <w:autoSpaceDN w:val="0"/>
        <w:adjustRightInd w:val="0"/>
        <w:spacing w:line="360" w:lineRule="auto"/>
        <w:rPr>
          <w:rFonts w:ascii="Book Antiqua" w:eastAsia="华文行楷" w:hAnsi="Book Antiqua" w:cs="Times New Roman"/>
          <w:bCs/>
          <w:color w:val="000000" w:themeColor="text1"/>
          <w:sz w:val="24"/>
          <w:szCs w:val="24"/>
        </w:rPr>
      </w:pPr>
    </w:p>
    <w:p w:rsidR="0030244F" w:rsidRPr="00077B06" w:rsidRDefault="0030244F" w:rsidP="00077B06">
      <w:pPr>
        <w:autoSpaceDE w:val="0"/>
        <w:autoSpaceDN w:val="0"/>
        <w:adjustRightInd w:val="0"/>
        <w:spacing w:line="360" w:lineRule="auto"/>
        <w:rPr>
          <w:rFonts w:ascii="Book Antiqua" w:eastAsia="华文行楷" w:hAnsi="Book Antiqua" w:cs="Times New Roman"/>
          <w:color w:val="000000" w:themeColor="text1"/>
          <w:sz w:val="24"/>
          <w:szCs w:val="24"/>
        </w:rPr>
      </w:pPr>
      <w:r w:rsidRPr="00077B06">
        <w:rPr>
          <w:rFonts w:ascii="Book Antiqua" w:eastAsia="华文行楷" w:hAnsi="Book Antiqua" w:cs="Times New Roman"/>
          <w:b/>
          <w:color w:val="000000" w:themeColor="text1"/>
          <w:sz w:val="24"/>
          <w:szCs w:val="24"/>
        </w:rPr>
        <w:t xml:space="preserve">Supported by </w:t>
      </w:r>
      <w:r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The Special Research Foundation of the National Nature Science Foundation of China, No. 81302143; and by the Natural Science Foundation of Guangdong Province, China, No. S2013040015045</w:t>
      </w:r>
    </w:p>
    <w:p w:rsidR="00F3220F" w:rsidRPr="00077B06" w:rsidRDefault="00F3220F" w:rsidP="00077B06">
      <w:pPr>
        <w:autoSpaceDE w:val="0"/>
        <w:autoSpaceDN w:val="0"/>
        <w:adjustRightInd w:val="0"/>
        <w:spacing w:line="360" w:lineRule="auto"/>
        <w:rPr>
          <w:rFonts w:ascii="Book Antiqua" w:eastAsia="华文行楷" w:hAnsi="Book Antiqua" w:cs="Times New Roman"/>
          <w:b/>
          <w:bCs/>
          <w:color w:val="000000" w:themeColor="text1"/>
          <w:sz w:val="24"/>
          <w:szCs w:val="24"/>
        </w:rPr>
      </w:pPr>
    </w:p>
    <w:p w:rsidR="0030244F" w:rsidRPr="00077B06" w:rsidRDefault="0030244F" w:rsidP="00077B06">
      <w:pPr>
        <w:autoSpaceDE w:val="0"/>
        <w:autoSpaceDN w:val="0"/>
        <w:adjustRightInd w:val="0"/>
        <w:spacing w:line="360" w:lineRule="auto"/>
        <w:rPr>
          <w:rFonts w:ascii="Book Antiqua" w:eastAsia="华文行楷" w:hAnsi="Book Antiqua" w:cs="Times New Roman"/>
          <w:color w:val="000000" w:themeColor="text1"/>
          <w:sz w:val="24"/>
          <w:szCs w:val="24"/>
        </w:rPr>
      </w:pPr>
      <w:r w:rsidRPr="00077B06">
        <w:rPr>
          <w:rFonts w:ascii="Book Antiqua" w:eastAsia="华文行楷" w:hAnsi="Book Antiqua"/>
          <w:b/>
          <w:sz w:val="24"/>
          <w:szCs w:val="24"/>
        </w:rPr>
        <w:t xml:space="preserve">Correspondence to: </w:t>
      </w:r>
      <w:bookmarkStart w:id="14" w:name="OLE_LINK251"/>
      <w:bookmarkStart w:id="15" w:name="OLE_LINK252"/>
      <w:r w:rsidRPr="00077B06">
        <w:rPr>
          <w:rFonts w:ascii="Book Antiqua" w:eastAsia="华文行楷" w:hAnsi="Book Antiqua"/>
          <w:b/>
          <w:sz w:val="24"/>
          <w:szCs w:val="24"/>
        </w:rPr>
        <w:t xml:space="preserve">Dr. </w:t>
      </w:r>
      <w:r w:rsidRPr="00077B06">
        <w:rPr>
          <w:rFonts w:ascii="Book Antiqua" w:eastAsia="华文行楷" w:hAnsi="Book Antiqua" w:cs="Times New Roman"/>
          <w:b/>
          <w:color w:val="000000" w:themeColor="text1"/>
          <w:sz w:val="24"/>
          <w:szCs w:val="24"/>
        </w:rPr>
        <w:t>Lei-Bo Xu,</w:t>
      </w:r>
      <w:r w:rsidR="00782FB4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Department of </w:t>
      </w:r>
      <w:proofErr w:type="spellStart"/>
      <w:r w:rsidR="00782FB4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Hepato</w:t>
      </w:r>
      <w:proofErr w:type="spellEnd"/>
      <w:r w:rsidR="00782FB4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-</w:t>
      </w:r>
      <w:proofErr w:type="spellStart"/>
      <w:r w:rsidR="00782FB4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pancreato</w:t>
      </w:r>
      <w:proofErr w:type="spellEnd"/>
      <w:r w:rsidR="00782FB4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-biliary Surgery, Sun </w:t>
      </w:r>
      <w:proofErr w:type="spellStart"/>
      <w:r w:rsidR="00782FB4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Yat-sen</w:t>
      </w:r>
      <w:proofErr w:type="spellEnd"/>
      <w:r w:rsidR="00782FB4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Memorial Hospital, Sun </w:t>
      </w:r>
      <w:proofErr w:type="spellStart"/>
      <w:r w:rsidR="00782FB4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Yat-sen</w:t>
      </w:r>
      <w:proofErr w:type="spellEnd"/>
      <w:r w:rsidR="00782FB4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University, 107 Yan Jiang Xi Lu, Guangzhou</w:t>
      </w:r>
      <w:r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510120,</w:t>
      </w:r>
      <w:r w:rsidR="00782FB4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Guangdong Province, China</w:t>
      </w:r>
      <w:r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.</w:t>
      </w:r>
      <w:r w:rsidR="00782FB4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</w:t>
      </w:r>
      <w:hyperlink r:id="rId9" w:history="1">
        <w:r w:rsidRPr="00077B06">
          <w:rPr>
            <w:rStyle w:val="a6"/>
            <w:rFonts w:ascii="Book Antiqua" w:eastAsia="华文行楷" w:hAnsi="Book Antiqua" w:cs="Times New Roman"/>
            <w:color w:val="000000" w:themeColor="text1"/>
            <w:sz w:val="24"/>
            <w:szCs w:val="24"/>
            <w:u w:val="none"/>
          </w:rPr>
          <w:t>mdxuleibo@hotmail.com</w:t>
        </w:r>
      </w:hyperlink>
    </w:p>
    <w:p w:rsidR="0030244F" w:rsidRPr="00077B06" w:rsidRDefault="0030244F" w:rsidP="00077B06">
      <w:pPr>
        <w:autoSpaceDE w:val="0"/>
        <w:autoSpaceDN w:val="0"/>
        <w:adjustRightInd w:val="0"/>
        <w:spacing w:line="360" w:lineRule="auto"/>
        <w:rPr>
          <w:rFonts w:ascii="Book Antiqua" w:eastAsia="华文行楷" w:hAnsi="Book Antiqua" w:cs="Times New Roman"/>
          <w:color w:val="000000" w:themeColor="text1"/>
          <w:sz w:val="24"/>
          <w:szCs w:val="24"/>
        </w:rPr>
      </w:pPr>
    </w:p>
    <w:p w:rsidR="00782FB4" w:rsidRPr="00077B06" w:rsidRDefault="0030244F" w:rsidP="00077B06">
      <w:pPr>
        <w:autoSpaceDE w:val="0"/>
        <w:autoSpaceDN w:val="0"/>
        <w:adjustRightInd w:val="0"/>
        <w:spacing w:line="360" w:lineRule="auto"/>
        <w:rPr>
          <w:rFonts w:ascii="Book Antiqua" w:eastAsia="华文行楷" w:hAnsi="Book Antiqua" w:cs="Times New Roman"/>
          <w:color w:val="000000" w:themeColor="text1"/>
          <w:sz w:val="24"/>
          <w:szCs w:val="24"/>
        </w:rPr>
      </w:pPr>
      <w:r w:rsidRPr="00077B06">
        <w:rPr>
          <w:rFonts w:ascii="Book Antiqua" w:eastAsia="华文行楷" w:hAnsi="Book Antiqua" w:cs="Times New Roman"/>
          <w:b/>
          <w:color w:val="000000" w:themeColor="text1"/>
          <w:sz w:val="24"/>
          <w:szCs w:val="24"/>
        </w:rPr>
        <w:t>Telep</w:t>
      </w:r>
      <w:r w:rsidR="00782FB4" w:rsidRPr="00077B06">
        <w:rPr>
          <w:rFonts w:ascii="Book Antiqua" w:eastAsia="华文行楷" w:hAnsi="Book Antiqua" w:cs="Times New Roman"/>
          <w:b/>
          <w:color w:val="000000" w:themeColor="text1"/>
          <w:sz w:val="24"/>
          <w:szCs w:val="24"/>
        </w:rPr>
        <w:t>hone:</w:t>
      </w:r>
      <w:r w:rsidR="00782FB4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+86</w:t>
      </w:r>
      <w:r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-</w:t>
      </w:r>
      <w:r w:rsidR="00782FB4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20</w:t>
      </w:r>
      <w:r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-34071163</w:t>
      </w:r>
      <w:r w:rsidR="00782FB4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</w:t>
      </w:r>
      <w:r w:rsidR="00782FB4" w:rsidRPr="00077B06">
        <w:rPr>
          <w:rFonts w:ascii="Book Antiqua" w:eastAsia="华文行楷" w:hAnsi="Book Antiqua" w:cs="Times New Roman"/>
          <w:b/>
          <w:color w:val="000000" w:themeColor="text1"/>
          <w:sz w:val="24"/>
          <w:szCs w:val="24"/>
        </w:rPr>
        <w:t xml:space="preserve">Fax: </w:t>
      </w:r>
      <w:r w:rsidR="00782FB4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+86</w:t>
      </w:r>
      <w:r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-</w:t>
      </w:r>
      <w:r w:rsidR="00782FB4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20</w:t>
      </w:r>
      <w:r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-</w:t>
      </w:r>
      <w:r w:rsidR="00782FB4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34071091 </w:t>
      </w:r>
      <w:bookmarkEnd w:id="14"/>
      <w:bookmarkEnd w:id="15"/>
    </w:p>
    <w:p w:rsidR="0030244F" w:rsidRPr="00077B06" w:rsidRDefault="0030244F" w:rsidP="00077B06">
      <w:pPr>
        <w:autoSpaceDE w:val="0"/>
        <w:autoSpaceDN w:val="0"/>
        <w:adjustRightInd w:val="0"/>
        <w:spacing w:line="360" w:lineRule="auto"/>
        <w:rPr>
          <w:rFonts w:ascii="Book Antiqua" w:eastAsia="华文行楷" w:hAnsi="Book Antiqua" w:cs="Times New Roman"/>
          <w:color w:val="000000" w:themeColor="text1"/>
          <w:sz w:val="24"/>
          <w:szCs w:val="24"/>
        </w:rPr>
      </w:pPr>
    </w:p>
    <w:p w:rsidR="0030244F" w:rsidRPr="00077B06" w:rsidRDefault="0030244F" w:rsidP="00077B06">
      <w:pPr>
        <w:spacing w:line="360" w:lineRule="auto"/>
        <w:rPr>
          <w:rFonts w:ascii="Book Antiqua" w:eastAsia="华文行楷" w:hAnsi="Book Antiqua"/>
          <w:b/>
          <w:sz w:val="24"/>
          <w:szCs w:val="24"/>
        </w:rPr>
      </w:pPr>
      <w:r w:rsidRPr="00077B06">
        <w:rPr>
          <w:rFonts w:ascii="Book Antiqua" w:eastAsia="华文行楷" w:hAnsi="Book Antiqua"/>
          <w:b/>
          <w:sz w:val="24"/>
          <w:szCs w:val="24"/>
        </w:rPr>
        <w:t xml:space="preserve">Received: </w:t>
      </w:r>
      <w:r w:rsidRPr="00077B06">
        <w:rPr>
          <w:rFonts w:ascii="Book Antiqua" w:eastAsia="华文行楷" w:hAnsi="Book Antiqua"/>
          <w:sz w:val="24"/>
          <w:szCs w:val="24"/>
        </w:rPr>
        <w:t>August 26, 2014</w:t>
      </w:r>
      <w:r w:rsidRPr="00077B06">
        <w:rPr>
          <w:rFonts w:ascii="Book Antiqua" w:eastAsia="华文行楷" w:hAnsi="Book Antiqua"/>
          <w:b/>
          <w:sz w:val="24"/>
          <w:szCs w:val="24"/>
        </w:rPr>
        <w:t xml:space="preserve"> Revised: </w:t>
      </w:r>
      <w:r w:rsidRPr="00077B06">
        <w:rPr>
          <w:rFonts w:ascii="Book Antiqua" w:eastAsia="华文行楷" w:hAnsi="Book Antiqua"/>
          <w:sz w:val="24"/>
          <w:szCs w:val="24"/>
        </w:rPr>
        <w:t xml:space="preserve">September 29, 2014 </w:t>
      </w:r>
      <w:r w:rsidRPr="00077B06">
        <w:rPr>
          <w:rFonts w:ascii="Book Antiqua" w:eastAsia="华文行楷" w:hAnsi="Book Antiqua"/>
          <w:b/>
          <w:sz w:val="24"/>
          <w:szCs w:val="24"/>
        </w:rPr>
        <w:t xml:space="preserve">  </w:t>
      </w:r>
    </w:p>
    <w:p w:rsidR="00AB3BB9" w:rsidRDefault="0030244F" w:rsidP="00AB3BB9">
      <w:pPr>
        <w:rPr>
          <w:rFonts w:ascii="Book Antiqua" w:hAnsi="Book Antiqua"/>
          <w:color w:val="000000"/>
          <w:sz w:val="24"/>
        </w:rPr>
      </w:pPr>
      <w:r w:rsidRPr="00077B06">
        <w:rPr>
          <w:rFonts w:ascii="Book Antiqua" w:eastAsia="华文行楷" w:hAnsi="Book Antiqua"/>
          <w:b/>
          <w:sz w:val="24"/>
          <w:szCs w:val="24"/>
        </w:rPr>
        <w:t xml:space="preserve">Accepted: </w:t>
      </w:r>
      <w:r w:rsidR="00AB3BB9">
        <w:rPr>
          <w:rFonts w:ascii="Book Antiqua" w:hAnsi="Book Antiqua"/>
          <w:color w:val="000000"/>
          <w:sz w:val="24"/>
        </w:rPr>
        <w:t>October 28</w:t>
      </w:r>
      <w:r w:rsidR="00AB3BB9">
        <w:rPr>
          <w:rFonts w:ascii="Book Antiqua" w:hAnsi="Book Antiqua" w:hint="eastAsia"/>
          <w:color w:val="000000"/>
          <w:sz w:val="24"/>
        </w:rPr>
        <w:t>,</w:t>
      </w:r>
      <w:r w:rsidR="00AB3BB9">
        <w:rPr>
          <w:rFonts w:ascii="Book Antiqua" w:hAnsi="Book Antiqua"/>
          <w:color w:val="000000"/>
          <w:sz w:val="24"/>
        </w:rPr>
        <w:t xml:space="preserve"> 2014</w:t>
      </w:r>
    </w:p>
    <w:p w:rsidR="0030244F" w:rsidRPr="00077B06" w:rsidRDefault="0030244F" w:rsidP="00077B06">
      <w:pPr>
        <w:spacing w:line="360" w:lineRule="auto"/>
        <w:rPr>
          <w:rFonts w:ascii="Book Antiqua" w:eastAsia="华文行楷" w:hAnsi="Book Antiqua"/>
          <w:b/>
          <w:sz w:val="24"/>
          <w:szCs w:val="24"/>
        </w:rPr>
      </w:pPr>
    </w:p>
    <w:p w:rsidR="0030244F" w:rsidRPr="00077B06" w:rsidRDefault="0030244F" w:rsidP="00077B06">
      <w:pPr>
        <w:spacing w:line="360" w:lineRule="auto"/>
        <w:rPr>
          <w:rFonts w:ascii="Book Antiqua" w:eastAsia="华文行楷" w:hAnsi="Book Antiqua" w:cs="宋体"/>
          <w:bCs/>
          <w:color w:val="000000"/>
          <w:kern w:val="0"/>
          <w:sz w:val="24"/>
          <w:szCs w:val="24"/>
        </w:rPr>
      </w:pPr>
      <w:r w:rsidRPr="00077B06">
        <w:rPr>
          <w:rFonts w:ascii="Book Antiqua" w:eastAsia="华文行楷" w:hAnsi="Book Antiqua"/>
          <w:b/>
          <w:sz w:val="24"/>
          <w:szCs w:val="24"/>
        </w:rPr>
        <w:t xml:space="preserve">Published online: </w:t>
      </w:r>
    </w:p>
    <w:p w:rsidR="0030244F" w:rsidRPr="00077B06" w:rsidRDefault="0030244F" w:rsidP="00077B06">
      <w:pPr>
        <w:pStyle w:val="a5"/>
        <w:spacing w:line="360" w:lineRule="auto"/>
        <w:rPr>
          <w:rFonts w:ascii="Book Antiqua" w:eastAsia="华文行楷" w:hAnsi="Book Antiqua"/>
          <w:b/>
          <w:color w:val="000000" w:themeColor="text1"/>
          <w:sz w:val="24"/>
          <w:szCs w:val="24"/>
        </w:rPr>
      </w:pPr>
    </w:p>
    <w:p w:rsidR="00782FB4" w:rsidRPr="00077B06" w:rsidRDefault="00782FB4" w:rsidP="00077B06">
      <w:pPr>
        <w:pStyle w:val="a5"/>
        <w:spacing w:line="360" w:lineRule="auto"/>
        <w:rPr>
          <w:rFonts w:ascii="Book Antiqua" w:eastAsia="华文行楷" w:hAnsi="Book Antiqua"/>
          <w:b/>
          <w:color w:val="000000" w:themeColor="text1"/>
          <w:sz w:val="24"/>
          <w:szCs w:val="24"/>
        </w:rPr>
      </w:pPr>
      <w:r w:rsidRPr="00077B06">
        <w:rPr>
          <w:rFonts w:ascii="Book Antiqua" w:eastAsia="华文行楷" w:hAnsi="Book Antiqua"/>
          <w:b/>
          <w:color w:val="000000" w:themeColor="text1"/>
          <w:sz w:val="24"/>
          <w:szCs w:val="24"/>
        </w:rPr>
        <w:t>Abstract</w:t>
      </w:r>
    </w:p>
    <w:p w:rsidR="009D5B81" w:rsidRPr="00077B06" w:rsidRDefault="004438FB" w:rsidP="00077B06">
      <w:pPr>
        <w:pStyle w:val="a5"/>
        <w:spacing w:line="360" w:lineRule="auto"/>
        <w:rPr>
          <w:rFonts w:ascii="Book Antiqua" w:eastAsia="华文行楷" w:hAnsi="Book Antiqua"/>
          <w:color w:val="000000" w:themeColor="text1"/>
          <w:sz w:val="24"/>
          <w:szCs w:val="24"/>
        </w:rPr>
      </w:pPr>
      <w:bookmarkStart w:id="16" w:name="OLE_LINK288"/>
      <w:bookmarkStart w:id="17" w:name="OLE_LINK289"/>
      <w:r w:rsidRPr="00077B06">
        <w:rPr>
          <w:rFonts w:ascii="Book Antiqua" w:eastAsia="华文行楷" w:hAnsi="Book Antiqua"/>
          <w:color w:val="000000"/>
          <w:sz w:val="24"/>
          <w:szCs w:val="24"/>
        </w:rPr>
        <w:t>As the leading cause of disease-related deaths,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c</w:t>
      </w:r>
      <w:r w:rsidR="00DF1BF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ancer </w:t>
      </w:r>
      <w:bookmarkStart w:id="18" w:name="OLE_LINK349"/>
      <w:bookmarkStart w:id="19" w:name="OLE_LINK350"/>
      <w:r w:rsidR="00DF1BF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is a major</w:t>
      </w:r>
      <w:bookmarkEnd w:id="18"/>
      <w:bookmarkEnd w:id="19"/>
      <w:r w:rsidR="00DF1BF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public health 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threat</w:t>
      </w:r>
      <w:r w:rsidR="00163FF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bookmarkStart w:id="20" w:name="OLE_LINK351"/>
      <w:bookmarkStart w:id="21" w:name="OLE_LINK352"/>
      <w:r w:rsidR="00DF1BF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worldwide</w:t>
      </w:r>
      <w:bookmarkEnd w:id="16"/>
      <w:bookmarkEnd w:id="17"/>
      <w:bookmarkEnd w:id="20"/>
      <w:bookmarkEnd w:id="21"/>
      <w:r w:rsidR="00DF1BF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. </w:t>
      </w:r>
      <w:r w:rsidR="009A372B" w:rsidRPr="00077B06">
        <w:rPr>
          <w:rFonts w:ascii="Book Antiqua" w:eastAsia="华文行楷" w:hAnsi="Book Antiqua"/>
          <w:sz w:val="24"/>
          <w:szCs w:val="24"/>
        </w:rPr>
        <w:t xml:space="preserve">Surgical resection is </w:t>
      </w:r>
      <w:r w:rsidR="00C37AAD" w:rsidRPr="00077B06">
        <w:rPr>
          <w:rFonts w:ascii="Book Antiqua" w:eastAsia="华文行楷" w:hAnsi="Book Antiqua"/>
          <w:sz w:val="24"/>
          <w:szCs w:val="24"/>
        </w:rPr>
        <w:t xml:space="preserve">still </w:t>
      </w:r>
      <w:r w:rsidR="009A372B" w:rsidRPr="00077B06">
        <w:rPr>
          <w:rFonts w:ascii="Book Antiqua" w:eastAsia="华文行楷" w:hAnsi="Book Antiqua"/>
          <w:sz w:val="24"/>
          <w:szCs w:val="24"/>
        </w:rPr>
        <w:t xml:space="preserve">the first-line therapy for </w:t>
      </w:r>
      <w:r w:rsidR="00D07416" w:rsidRPr="00077B06">
        <w:rPr>
          <w:rFonts w:ascii="Book Antiqua" w:eastAsia="华文行楷" w:hAnsi="Book Antiqua"/>
          <w:sz w:val="24"/>
          <w:szCs w:val="24"/>
        </w:rPr>
        <w:t>patients with</w:t>
      </w:r>
      <w:r w:rsidR="00C37AAD" w:rsidRPr="00077B06">
        <w:rPr>
          <w:rFonts w:ascii="Book Antiqua" w:eastAsia="华文行楷" w:hAnsi="Book Antiqua"/>
          <w:sz w:val="24"/>
          <w:szCs w:val="24"/>
        </w:rPr>
        <w:t xml:space="preserve"> early</w:t>
      </w:r>
      <w:r w:rsidR="00D07416" w:rsidRPr="00077B06">
        <w:rPr>
          <w:rFonts w:ascii="Book Antiqua" w:eastAsia="华文行楷" w:hAnsi="Book Antiqua"/>
          <w:sz w:val="24"/>
          <w:szCs w:val="24"/>
        </w:rPr>
        <w:t>-</w:t>
      </w:r>
      <w:r w:rsidR="00C37AAD" w:rsidRPr="00077B06">
        <w:rPr>
          <w:rFonts w:ascii="Book Antiqua" w:eastAsia="华文行楷" w:hAnsi="Book Antiqua"/>
          <w:sz w:val="24"/>
          <w:szCs w:val="24"/>
        </w:rPr>
        <w:t xml:space="preserve">stage </w:t>
      </w:r>
      <w:r w:rsidR="00D07416" w:rsidRPr="00077B06">
        <w:rPr>
          <w:rFonts w:ascii="Book Antiqua" w:eastAsia="华文行楷" w:hAnsi="Book Antiqua"/>
          <w:sz w:val="24"/>
          <w:szCs w:val="24"/>
        </w:rPr>
        <w:t>cancers</w:t>
      </w:r>
      <w:r w:rsidR="00C37AAD" w:rsidRPr="00077B06">
        <w:rPr>
          <w:rFonts w:ascii="Book Antiqua" w:eastAsia="华文行楷" w:hAnsi="Book Antiqua"/>
          <w:sz w:val="24"/>
          <w:szCs w:val="24"/>
        </w:rPr>
        <w:t>.</w:t>
      </w:r>
      <w:r w:rsidR="00C37AA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However,</w:t>
      </w:r>
      <w:bookmarkStart w:id="22" w:name="OLE_LINK21"/>
      <w:bookmarkStart w:id="23" w:name="OLE_LINK22"/>
      <w:r w:rsidR="00EC19C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C37AA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postoperative</w:t>
      </w:r>
      <w:r w:rsidR="009D5B81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relapse and </w:t>
      </w:r>
      <w:r w:rsidR="00745DF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metastasis</w:t>
      </w:r>
      <w:bookmarkEnd w:id="22"/>
      <w:bookmarkEnd w:id="23"/>
      <w:r w:rsidR="00AB60C4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remain</w:t>
      </w:r>
      <w:r w:rsidR="00EC19C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745DF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the cause of 90% of deaths </w:t>
      </w:r>
      <w:r w:rsidR="00C845E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of patients with</w:t>
      </w:r>
      <w:r w:rsidR="00745DF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solid </w:t>
      </w:r>
      <w:r w:rsidR="00D066D1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organ malignancies</w:t>
      </w:r>
      <w:r w:rsidR="00775CC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, including </w:t>
      </w:r>
      <w:bookmarkStart w:id="24" w:name="OLE_LINK27"/>
      <w:bookmarkStart w:id="25" w:name="OLE_LINK28"/>
      <w:r w:rsidR="004C6E4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hepatocellular carcinoma</w:t>
      </w:r>
      <w:bookmarkEnd w:id="24"/>
      <w:bookmarkEnd w:id="25"/>
      <w:r w:rsidR="004C6E4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(HCC)</w:t>
      </w:r>
      <w:r w:rsidR="00745DF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.</w:t>
      </w:r>
      <w:r w:rsidR="0045651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C845E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With the rapid development of molecular biology techniques i</w:t>
      </w:r>
      <w:r w:rsidR="004F689D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 xml:space="preserve">n recent years, </w:t>
      </w:r>
      <w:bookmarkStart w:id="26" w:name="OLE_LINK45"/>
      <w:bookmarkStart w:id="27" w:name="OLE_LINK46"/>
      <w:bookmarkStart w:id="28" w:name="OLE_LINK29"/>
      <w:bookmarkStart w:id="29" w:name="OLE_LINK30"/>
      <w:bookmarkStart w:id="30" w:name="OLE_LINK260"/>
      <w:bookmarkStart w:id="31" w:name="OLE_LINK261"/>
      <w:r w:rsidR="004F689D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>molecular</w:t>
      </w:r>
      <w:r w:rsidR="00EC19CB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>ly</w:t>
      </w:r>
      <w:r w:rsidR="004F689D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 xml:space="preserve"> targeted therap</w:t>
      </w:r>
      <w:bookmarkEnd w:id="26"/>
      <w:bookmarkEnd w:id="27"/>
      <w:r w:rsidR="004F689D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>ies</w:t>
      </w:r>
      <w:bookmarkEnd w:id="28"/>
      <w:bookmarkEnd w:id="29"/>
      <w:bookmarkEnd w:id="30"/>
      <w:bookmarkEnd w:id="31"/>
      <w:r w:rsidR="00EC19CB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 xml:space="preserve"> </w:t>
      </w:r>
      <w:r w:rsidR="00BA6F6F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 xml:space="preserve">using monoclonal antibodies, small molecules, and </w:t>
      </w:r>
      <w:bookmarkStart w:id="32" w:name="OLE_LINK31"/>
      <w:bookmarkStart w:id="33" w:name="OLE_LINK32"/>
      <w:r w:rsidR="00BA6F6F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>vaccines</w:t>
      </w:r>
      <w:bookmarkEnd w:id="32"/>
      <w:bookmarkEnd w:id="33"/>
      <w:r w:rsidR="00EC19CB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 xml:space="preserve"> </w:t>
      </w:r>
      <w:r w:rsidR="00C845E6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>have become a</w:t>
      </w:r>
      <w:r w:rsidR="00EE799F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 xml:space="preserve"> milestone in cancer therapeutic</w:t>
      </w:r>
      <w:r w:rsidR="00BF0ED6" w:rsidRPr="00077B06">
        <w:rPr>
          <w:rFonts w:ascii="Book Antiqua" w:eastAsia="华文行楷" w:hAnsi="Book Antiqua"/>
          <w:color w:val="000000"/>
          <w:sz w:val="24"/>
          <w:szCs w:val="24"/>
        </w:rPr>
        <w:t xml:space="preserve"> by significantly improving the survival of cancer patients</w:t>
      </w:r>
      <w:r w:rsidR="00EE799F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 xml:space="preserve">, and </w:t>
      </w:r>
      <w:r w:rsidR="004F689D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>have</w:t>
      </w:r>
      <w:r w:rsidR="00745DF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opened a window of hope </w:t>
      </w:r>
      <w:bookmarkStart w:id="34" w:name="OLE_LINK249"/>
      <w:bookmarkStart w:id="35" w:name="OLE_LINK250"/>
      <w:r w:rsidR="00745DF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for patients </w:t>
      </w:r>
      <w:r w:rsidR="00063A8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with advanced </w:t>
      </w:r>
      <w:bookmarkEnd w:id="34"/>
      <w:bookmarkEnd w:id="35"/>
      <w:r w:rsidR="00BF0ED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cancer</w:t>
      </w:r>
      <w:r w:rsidR="00063A8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.</w:t>
      </w:r>
      <w:bookmarkStart w:id="36" w:name="OLE_LINK23"/>
      <w:bookmarkStart w:id="37" w:name="OLE_LINK24"/>
      <w:r w:rsidR="00EC19C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proofErr w:type="spellStart"/>
      <w:r w:rsidR="00BF0ED6" w:rsidRPr="00077B06">
        <w:rPr>
          <w:rFonts w:ascii="Book Antiqua" w:eastAsia="华文行楷" w:hAnsi="Book Antiqua"/>
          <w:color w:val="000000"/>
          <w:sz w:val="24"/>
          <w:szCs w:val="24"/>
        </w:rPr>
        <w:t>Hypervascularization</w:t>
      </w:r>
      <w:proofErr w:type="spellEnd"/>
      <w:r w:rsidR="00BF0ED6" w:rsidRPr="00077B06">
        <w:rPr>
          <w:rFonts w:ascii="Book Antiqua" w:eastAsia="华文行楷" w:hAnsi="Book Antiqua"/>
          <w:color w:val="000000"/>
          <w:sz w:val="24"/>
          <w:szCs w:val="24"/>
        </w:rPr>
        <w:t xml:space="preserve"> is a major characteristic of HCC. It has been reported that a</w:t>
      </w:r>
      <w:r w:rsidR="00B03455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nti</w:t>
      </w:r>
      <w:r w:rsidR="006506CF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-</w:t>
      </w:r>
      <w:proofErr w:type="spellStart"/>
      <w:r w:rsidR="00B03455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angiogenic</w:t>
      </w:r>
      <w:proofErr w:type="spellEnd"/>
      <w:r w:rsidR="00B03455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treatments</w:t>
      </w:r>
      <w:r w:rsidR="001425A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, which inhibit blood vessel </w:t>
      </w:r>
      <w:r w:rsidR="001425A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lastRenderedPageBreak/>
        <w:t xml:space="preserve">formation, </w:t>
      </w:r>
      <w:r w:rsidR="00BF0ED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are highly effective for treating</w:t>
      </w:r>
      <w:r w:rsidR="001425A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HCC. </w:t>
      </w:r>
      <w:r w:rsidR="00BF0ED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H</w:t>
      </w:r>
      <w:r w:rsidR="004F689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owever</w:t>
      </w:r>
      <w:bookmarkEnd w:id="36"/>
      <w:bookmarkEnd w:id="37"/>
      <w:r w:rsidR="004F689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,</w:t>
      </w:r>
      <w:r w:rsidR="00EC19C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6506CF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the efficacy and safety of </w:t>
      </w:r>
      <w:bookmarkStart w:id="38" w:name="OLE_LINK47"/>
      <w:bookmarkStart w:id="39" w:name="OLE_LINK48"/>
      <w:r w:rsidR="006506CF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anti-angiogenesis therap</w:t>
      </w:r>
      <w:bookmarkEnd w:id="38"/>
      <w:bookmarkEnd w:id="39"/>
      <w:r w:rsidR="00440EEE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ies remain</w:t>
      </w:r>
      <w:r w:rsidR="006506CF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controversial.</w:t>
      </w:r>
      <w:r w:rsidR="00EC19C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proofErr w:type="spellStart"/>
      <w:r w:rsidR="002B0EB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orafenib</w:t>
      </w:r>
      <w:proofErr w:type="spellEnd"/>
      <w:r w:rsidR="00BF0ED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is</w:t>
      </w:r>
      <w:r w:rsidR="002B0EB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an oral </w:t>
      </w:r>
      <w:proofErr w:type="spellStart"/>
      <w:r w:rsidR="002B0EB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multikinase</w:t>
      </w:r>
      <w:proofErr w:type="spellEnd"/>
      <w:r w:rsidR="002B0EB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inhibitor with anti</w:t>
      </w:r>
      <w:r w:rsidR="007D7E5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-</w:t>
      </w:r>
      <w:r w:rsidR="002B0EB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proliferative and anti</w:t>
      </w:r>
      <w:r w:rsidR="007D7E5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-</w:t>
      </w:r>
      <w:proofErr w:type="spellStart"/>
      <w:r w:rsidR="002B0EB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angiogenic</w:t>
      </w:r>
      <w:proofErr w:type="spellEnd"/>
      <w:r w:rsidR="002B0EB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effects</w:t>
      </w:r>
      <w:r w:rsidR="00C8582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and</w:t>
      </w:r>
      <w:r w:rsidR="002B0EB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bookmarkStart w:id="40" w:name="OLE_LINK359"/>
      <w:bookmarkStart w:id="41" w:name="OLE_LINK360"/>
      <w:r w:rsidR="002B0EB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is the first </w:t>
      </w:r>
      <w:r w:rsidR="008C108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molecular target drug</w:t>
      </w:r>
      <w:bookmarkEnd w:id="40"/>
      <w:bookmarkEnd w:id="41"/>
      <w:r w:rsidR="004C6E4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bookmarkStart w:id="42" w:name="OLE_LINK355"/>
      <w:bookmarkStart w:id="43" w:name="OLE_LINK356"/>
      <w:r w:rsidR="004C6E4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approved for the treatment</w:t>
      </w:r>
      <w:bookmarkEnd w:id="42"/>
      <w:bookmarkEnd w:id="43"/>
      <w:r w:rsidR="004C6E4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of</w:t>
      </w:r>
      <w:r w:rsidR="002B0EB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advanced </w:t>
      </w:r>
      <w:bookmarkStart w:id="44" w:name="OLE_LINK39"/>
      <w:bookmarkStart w:id="45" w:name="OLE_LINK40"/>
      <w:r w:rsidR="002B0EB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HCC</w:t>
      </w:r>
      <w:bookmarkEnd w:id="44"/>
      <w:bookmarkEnd w:id="45"/>
      <w:r w:rsidR="002B0EB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.</w:t>
      </w:r>
      <w:r w:rsidR="00EC19C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C8582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While</w:t>
      </w:r>
      <w:r w:rsidR="00E16B3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bookmarkStart w:id="46" w:name="OLE_LINK49"/>
      <w:bookmarkStart w:id="47" w:name="OLE_LINK50"/>
      <w:bookmarkStart w:id="48" w:name="OLE_LINK99"/>
      <w:proofErr w:type="spellStart"/>
      <w:r w:rsidR="00EC19C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</w:t>
      </w:r>
      <w:r w:rsidR="00E16B3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orafenib</w:t>
      </w:r>
      <w:bookmarkEnd w:id="46"/>
      <w:bookmarkEnd w:id="47"/>
      <w:bookmarkEnd w:id="48"/>
      <w:proofErr w:type="spellEnd"/>
      <w:r w:rsidR="00E16B3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has shown promising therapeutic </w:t>
      </w:r>
      <w:r w:rsidR="00C8582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effect</w:t>
      </w:r>
      <w:r w:rsidR="00E16B3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s, </w:t>
      </w:r>
      <w:r w:rsidR="00262A7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substantial evidence of primary and acquired resistance to </w:t>
      </w:r>
      <w:proofErr w:type="spellStart"/>
      <w:r w:rsidR="00EC19C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</w:t>
      </w:r>
      <w:r w:rsidR="00262A7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orafenib</w:t>
      </w:r>
      <w:bookmarkStart w:id="49" w:name="OLE_LINK51"/>
      <w:bookmarkStart w:id="50" w:name="OLE_LINK52"/>
      <w:proofErr w:type="spellEnd"/>
      <w:r w:rsidR="00EC19C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262A7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ha</w:t>
      </w:r>
      <w:r w:rsidR="00C30E7E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</w:t>
      </w:r>
      <w:r w:rsidR="00262A7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been </w:t>
      </w:r>
      <w:r w:rsidR="00C8582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report</w:t>
      </w:r>
      <w:r w:rsidR="00262A7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ed</w:t>
      </w:r>
      <w:bookmarkEnd w:id="49"/>
      <w:bookmarkEnd w:id="50"/>
      <w:r w:rsidR="00262A7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. </w:t>
      </w:r>
      <w:r w:rsidR="00FF387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Numerous </w:t>
      </w:r>
      <w:bookmarkStart w:id="51" w:name="OLE_LINK53"/>
      <w:bookmarkStart w:id="52" w:name="OLE_LINK54"/>
      <w:r w:rsidR="00FF387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clinical trials</w:t>
      </w:r>
      <w:bookmarkEnd w:id="51"/>
      <w:bookmarkEnd w:id="52"/>
      <w:r w:rsidR="00FF387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C8582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have been conducted to evaluate a large number </w:t>
      </w:r>
      <w:r w:rsidR="00FF387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of </w:t>
      </w:r>
      <w:bookmarkStart w:id="53" w:name="OLE_LINK266"/>
      <w:bookmarkStart w:id="54" w:name="OLE_LINK267"/>
      <w:bookmarkStart w:id="55" w:name="OLE_LINK226"/>
      <w:bookmarkStart w:id="56" w:name="OLE_LINK227"/>
      <w:r w:rsidR="00FF387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molecular</w:t>
      </w:r>
      <w:r w:rsidR="00EC19C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ly</w:t>
      </w:r>
      <w:r w:rsidR="00FF387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targeted </w:t>
      </w:r>
      <w:bookmarkStart w:id="57" w:name="OLE_LINK222"/>
      <w:bookmarkStart w:id="58" w:name="OLE_LINK225"/>
      <w:r w:rsidR="00FF387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drugs</w:t>
      </w:r>
      <w:bookmarkEnd w:id="53"/>
      <w:bookmarkEnd w:id="54"/>
      <w:bookmarkEnd w:id="57"/>
      <w:bookmarkEnd w:id="58"/>
      <w:r w:rsidR="00FF387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for </w:t>
      </w:r>
      <w:r w:rsidR="00C8582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treating </w:t>
      </w:r>
      <w:r w:rsidR="00FF387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HCC</w:t>
      </w:r>
      <w:bookmarkEnd w:id="55"/>
      <w:bookmarkEnd w:id="56"/>
      <w:r w:rsidR="00FF387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, </w:t>
      </w:r>
      <w:bookmarkStart w:id="59" w:name="OLE_LINK228"/>
      <w:bookmarkStart w:id="60" w:name="OLE_LINK229"/>
      <w:r w:rsidR="00FF387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but </w:t>
      </w:r>
      <w:r w:rsidR="00973EB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most</w:t>
      </w:r>
      <w:r w:rsidR="00FF387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FA3E4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drugs exhibited less</w:t>
      </w:r>
      <w:r w:rsidR="00FF387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efficacy</w:t>
      </w:r>
      <w:bookmarkEnd w:id="59"/>
      <w:bookmarkEnd w:id="60"/>
      <w:r w:rsidR="00FF387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and/or </w:t>
      </w:r>
      <w:r w:rsidR="00FA3E4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higher</w:t>
      </w:r>
      <w:r w:rsidR="00FF387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toxicity compared to </w:t>
      </w:r>
      <w:proofErr w:type="spellStart"/>
      <w:r w:rsidR="00EC19C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</w:t>
      </w:r>
      <w:r w:rsidR="00FF387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orafenib</w:t>
      </w:r>
      <w:proofErr w:type="spellEnd"/>
      <w:r w:rsidR="00FF387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.</w:t>
      </w:r>
      <w:r w:rsidR="00EC19C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B2613C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Therefore, </w:t>
      </w:r>
      <w:r w:rsidR="002C6F14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understand</w:t>
      </w:r>
      <w:r w:rsidR="00775CC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ing the mechanism</w:t>
      </w:r>
      <w:r w:rsidR="00A54BE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(s)</w:t>
      </w:r>
      <w:r w:rsidR="00775CC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A54BE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underlying </w:t>
      </w:r>
      <w:proofErr w:type="spellStart"/>
      <w:r w:rsidR="008A2B38" w:rsidRPr="00077B06">
        <w:rPr>
          <w:rFonts w:ascii="Book Antiqua" w:eastAsia="华文行楷" w:hAnsi="Book Antiqua"/>
          <w:color w:val="000000"/>
          <w:sz w:val="24"/>
          <w:szCs w:val="24"/>
        </w:rPr>
        <w:t>sorafenib</w:t>
      </w:r>
      <w:proofErr w:type="spellEnd"/>
      <w:r w:rsidR="008A2B38" w:rsidRPr="00077B06">
        <w:rPr>
          <w:rFonts w:ascii="Book Antiqua" w:eastAsia="华文行楷" w:hAnsi="Book Antiqua"/>
          <w:color w:val="000000"/>
          <w:sz w:val="24"/>
          <w:szCs w:val="24"/>
        </w:rPr>
        <w:t xml:space="preserve"> resistance of cancer cells</w:t>
      </w:r>
      <w:r w:rsidR="002C6F14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is highlighted for efficiently treating</w:t>
      </w:r>
      <w:r w:rsidR="00775CC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HCC.</w:t>
      </w:r>
      <w:r w:rsidR="00B2613C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T</w:t>
      </w:r>
      <w:r w:rsidR="00B058F9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his </w:t>
      </w:r>
      <w:r w:rsidR="0009562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concise </w:t>
      </w:r>
      <w:r w:rsidR="00B058F9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review aims to provide an overview </w:t>
      </w:r>
      <w:r w:rsidR="0018459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of anti-angiogenesis therapy in the </w:t>
      </w:r>
      <w:bookmarkStart w:id="61" w:name="OLE_LINK108"/>
      <w:bookmarkStart w:id="62" w:name="OLE_LINK109"/>
      <w:r w:rsidR="0018459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management</w:t>
      </w:r>
      <w:bookmarkEnd w:id="61"/>
      <w:bookmarkEnd w:id="62"/>
      <w:r w:rsidR="0018459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of HCC</w:t>
      </w:r>
      <w:r w:rsidR="00B9683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and to discuss the common </w:t>
      </w:r>
      <w:bookmarkStart w:id="63" w:name="OLE_LINK55"/>
      <w:bookmarkStart w:id="64" w:name="OLE_LINK56"/>
      <w:r w:rsidR="00B9683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mechanisms </w:t>
      </w:r>
      <w:bookmarkEnd w:id="63"/>
      <w:bookmarkEnd w:id="64"/>
      <w:r w:rsidR="00A169F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of resistance to anti-angiogenesis therap</w:t>
      </w:r>
      <w:r w:rsidR="00FA3E4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ies</w:t>
      </w:r>
      <w:r w:rsidR="0018459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.</w:t>
      </w:r>
    </w:p>
    <w:p w:rsidR="00077B06" w:rsidRPr="00077B06" w:rsidRDefault="00077B06" w:rsidP="00077B06">
      <w:pPr>
        <w:pStyle w:val="a5"/>
        <w:spacing w:line="360" w:lineRule="auto"/>
        <w:rPr>
          <w:rFonts w:ascii="Book Antiqua" w:eastAsia="华文行楷" w:hAnsi="Book Antiqua"/>
          <w:color w:val="000000" w:themeColor="text1"/>
          <w:sz w:val="24"/>
          <w:szCs w:val="24"/>
        </w:rPr>
      </w:pPr>
    </w:p>
    <w:p w:rsidR="00077B06" w:rsidRPr="00077B06" w:rsidRDefault="00077B06" w:rsidP="00077B06">
      <w:pPr>
        <w:pStyle w:val="a5"/>
        <w:spacing w:line="360" w:lineRule="auto"/>
        <w:rPr>
          <w:rFonts w:ascii="Book Antiqua" w:eastAsia="华文行楷" w:hAnsi="Book Antiqua"/>
          <w:sz w:val="24"/>
          <w:szCs w:val="24"/>
          <w:lang w:val="en-GB"/>
        </w:rPr>
      </w:pPr>
      <w:r w:rsidRPr="00077B06">
        <w:rPr>
          <w:rFonts w:ascii="Book Antiqua" w:eastAsia="华文行楷" w:hAnsi="Book Antiqua"/>
          <w:sz w:val="24"/>
          <w:szCs w:val="24"/>
        </w:rPr>
        <w:t xml:space="preserve">© </w:t>
      </w:r>
      <w:r w:rsidRPr="00077B06">
        <w:rPr>
          <w:rFonts w:ascii="Book Antiqua" w:eastAsia="华文行楷" w:hAnsi="Book Antiqua"/>
          <w:sz w:val="24"/>
          <w:szCs w:val="24"/>
          <w:lang w:val="en-GB"/>
        </w:rPr>
        <w:t xml:space="preserve">2014 </w:t>
      </w:r>
      <w:proofErr w:type="spellStart"/>
      <w:r w:rsidRPr="00077B06">
        <w:rPr>
          <w:rFonts w:ascii="Book Antiqua" w:eastAsia="华文行楷" w:hAnsi="Book Antiqua"/>
          <w:sz w:val="24"/>
          <w:szCs w:val="24"/>
          <w:lang w:val="en-GB"/>
        </w:rPr>
        <w:t>Baishideng</w:t>
      </w:r>
      <w:proofErr w:type="spellEnd"/>
      <w:r w:rsidRPr="00077B06">
        <w:rPr>
          <w:rFonts w:ascii="Book Antiqua" w:eastAsia="华文行楷" w:hAnsi="Book Antiqua"/>
          <w:sz w:val="24"/>
          <w:szCs w:val="24"/>
          <w:lang w:val="en-GB"/>
        </w:rPr>
        <w:t xml:space="preserve"> Publishing Group Inc. All rights reserved.</w:t>
      </w:r>
    </w:p>
    <w:p w:rsidR="00077B06" w:rsidRPr="00077B06" w:rsidRDefault="00077B06" w:rsidP="00077B06">
      <w:pPr>
        <w:pStyle w:val="a5"/>
        <w:spacing w:line="360" w:lineRule="auto"/>
        <w:rPr>
          <w:rFonts w:ascii="Book Antiqua" w:eastAsia="华文行楷" w:hAnsi="Book Antiqua"/>
          <w:color w:val="000000" w:themeColor="text1"/>
          <w:sz w:val="24"/>
          <w:szCs w:val="24"/>
        </w:rPr>
      </w:pPr>
    </w:p>
    <w:p w:rsidR="00413BB1" w:rsidRPr="00077B06" w:rsidRDefault="00413BB1" w:rsidP="00077B06">
      <w:pPr>
        <w:spacing w:line="360" w:lineRule="auto"/>
        <w:rPr>
          <w:rFonts w:ascii="Book Antiqua" w:eastAsia="华文行楷" w:hAnsi="Book Antiqua" w:cs="Times New Roman"/>
          <w:sz w:val="24"/>
          <w:szCs w:val="24"/>
        </w:rPr>
      </w:pPr>
      <w:r w:rsidRPr="00077B06">
        <w:rPr>
          <w:rFonts w:ascii="Book Antiqua" w:eastAsia="华文行楷" w:hAnsi="Book Antiqua" w:cs="Times New Roman"/>
          <w:b/>
          <w:sz w:val="24"/>
          <w:szCs w:val="24"/>
        </w:rPr>
        <w:t xml:space="preserve">Keywords: </w:t>
      </w:r>
      <w:r w:rsidR="003275C1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Hepatocellular carcinoma</w:t>
      </w:r>
      <w:r w:rsidRPr="00077B06">
        <w:rPr>
          <w:rFonts w:ascii="Book Antiqua" w:eastAsia="华文行楷" w:hAnsi="Book Antiqua" w:cs="Times New Roman"/>
          <w:sz w:val="24"/>
          <w:szCs w:val="24"/>
        </w:rPr>
        <w:t xml:space="preserve">; </w:t>
      </w:r>
      <w:r w:rsidR="00FE6F9A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Management</w:t>
      </w:r>
      <w:r w:rsidR="00FE6F9A" w:rsidRPr="00077B06">
        <w:rPr>
          <w:rFonts w:ascii="Book Antiqua" w:eastAsia="华文行楷" w:hAnsi="Book Antiqua" w:cs="Times New Roman"/>
          <w:sz w:val="24"/>
          <w:szCs w:val="24"/>
        </w:rPr>
        <w:t xml:space="preserve">; </w:t>
      </w:r>
      <w:r w:rsidR="003275C1" w:rsidRPr="00077B06">
        <w:rPr>
          <w:rFonts w:ascii="Book Antiqua" w:eastAsia="华文行楷" w:hAnsi="Book Antiqua" w:cs="Times New Roman"/>
          <w:sz w:val="24"/>
          <w:szCs w:val="24"/>
        </w:rPr>
        <w:t>Molecular</w:t>
      </w:r>
      <w:r w:rsidR="00EC19CB" w:rsidRPr="00077B06">
        <w:rPr>
          <w:rFonts w:ascii="Book Antiqua" w:eastAsia="华文行楷" w:hAnsi="Book Antiqua" w:cs="Times New Roman"/>
          <w:sz w:val="24"/>
          <w:szCs w:val="24"/>
        </w:rPr>
        <w:t>ly</w:t>
      </w:r>
      <w:r w:rsidR="003275C1" w:rsidRPr="00077B06">
        <w:rPr>
          <w:rFonts w:ascii="Book Antiqua" w:eastAsia="华文行楷" w:hAnsi="Book Antiqua" w:cs="Times New Roman"/>
          <w:sz w:val="24"/>
          <w:szCs w:val="24"/>
        </w:rPr>
        <w:t xml:space="preserve"> targeted therapy</w:t>
      </w:r>
      <w:r w:rsidRPr="00077B06">
        <w:rPr>
          <w:rFonts w:ascii="Book Antiqua" w:eastAsia="华文行楷" w:hAnsi="Book Antiqua" w:cs="Times New Roman"/>
          <w:sz w:val="24"/>
          <w:szCs w:val="24"/>
        </w:rPr>
        <w:t xml:space="preserve">; </w:t>
      </w:r>
      <w:r w:rsidR="003275C1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Anti-angiogenesis</w:t>
      </w:r>
      <w:r w:rsidRPr="00077B06">
        <w:rPr>
          <w:rFonts w:ascii="Book Antiqua" w:eastAsia="华文行楷" w:hAnsi="Book Antiqua" w:cs="Times New Roman"/>
          <w:sz w:val="24"/>
          <w:szCs w:val="24"/>
        </w:rPr>
        <w:t xml:space="preserve">; </w:t>
      </w:r>
      <w:proofErr w:type="spellStart"/>
      <w:r w:rsidR="003275C1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Sorafenib</w:t>
      </w:r>
      <w:proofErr w:type="spellEnd"/>
    </w:p>
    <w:p w:rsidR="00077B06" w:rsidRPr="00077B06" w:rsidRDefault="00077B06" w:rsidP="00077B06">
      <w:pPr>
        <w:spacing w:line="360" w:lineRule="auto"/>
        <w:rPr>
          <w:rFonts w:ascii="Book Antiqua" w:eastAsia="华文行楷" w:hAnsi="Book Antiqua" w:cs="Times New Roman"/>
          <w:sz w:val="24"/>
          <w:szCs w:val="24"/>
        </w:rPr>
      </w:pPr>
    </w:p>
    <w:p w:rsidR="00077B06" w:rsidRPr="00077B06" w:rsidRDefault="00413BB1" w:rsidP="00077B06">
      <w:pPr>
        <w:pStyle w:val="a5"/>
        <w:spacing w:line="360" w:lineRule="auto"/>
        <w:rPr>
          <w:rFonts w:ascii="Book Antiqua" w:eastAsia="华文行楷" w:hAnsi="Book Antiqua"/>
          <w:color w:val="000000" w:themeColor="text1"/>
          <w:sz w:val="24"/>
          <w:szCs w:val="24"/>
        </w:rPr>
      </w:pPr>
      <w:r w:rsidRPr="00077B06">
        <w:rPr>
          <w:rFonts w:ascii="Book Antiqua" w:eastAsia="华文行楷" w:hAnsi="Book Antiqua"/>
          <w:b/>
          <w:sz w:val="24"/>
          <w:szCs w:val="24"/>
        </w:rPr>
        <w:t xml:space="preserve">Core tip: </w:t>
      </w:r>
      <w:bookmarkStart w:id="65" w:name="OLE_LINK110"/>
      <w:bookmarkStart w:id="66" w:name="OLE_LINK114"/>
      <w:r w:rsidR="001F4B6E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Hepatocellular carcinoma</w:t>
      </w:r>
      <w:r w:rsidRPr="00077B06">
        <w:rPr>
          <w:rFonts w:ascii="Book Antiqua" w:eastAsia="华文行楷" w:hAnsi="Book Antiqua"/>
          <w:sz w:val="24"/>
          <w:szCs w:val="24"/>
        </w:rPr>
        <w:t xml:space="preserve"> is a</w:t>
      </w:r>
      <w:r w:rsidR="001F4B6E" w:rsidRPr="00077B06">
        <w:rPr>
          <w:rFonts w:ascii="Book Antiqua" w:eastAsia="华文行楷" w:hAnsi="Book Antiqua"/>
          <w:sz w:val="24"/>
          <w:szCs w:val="24"/>
        </w:rPr>
        <w:t xml:space="preserve"> devastating</w:t>
      </w:r>
      <w:r w:rsidRPr="00077B06">
        <w:rPr>
          <w:rFonts w:ascii="Book Antiqua" w:eastAsia="华文行楷" w:hAnsi="Book Antiqua"/>
          <w:sz w:val="24"/>
          <w:szCs w:val="24"/>
        </w:rPr>
        <w:t xml:space="preserve"> disease with a high mortality rate</w:t>
      </w:r>
      <w:bookmarkEnd w:id="65"/>
      <w:bookmarkEnd w:id="66"/>
      <w:r w:rsidRPr="00077B06">
        <w:rPr>
          <w:rFonts w:ascii="Book Antiqua" w:eastAsia="华文行楷" w:hAnsi="Book Antiqua"/>
          <w:sz w:val="24"/>
          <w:szCs w:val="24"/>
        </w:rPr>
        <w:t xml:space="preserve">. </w:t>
      </w:r>
      <w:bookmarkStart w:id="67" w:name="OLE_LINK130"/>
      <w:bookmarkStart w:id="68" w:name="OLE_LINK131"/>
      <w:r w:rsidR="00AD4CC0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 xml:space="preserve">For a long period of time, </w:t>
      </w:r>
      <w:bookmarkStart w:id="69" w:name="OLE_LINK361"/>
      <w:bookmarkStart w:id="70" w:name="OLE_LINK362"/>
      <w:r w:rsidR="00AD4CC0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>no effective treatment options</w:t>
      </w:r>
      <w:bookmarkEnd w:id="69"/>
      <w:bookmarkEnd w:id="70"/>
      <w:r w:rsidR="00AD4CC0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 xml:space="preserve"> </w:t>
      </w:r>
      <w:r w:rsidR="00D4641A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>are available</w:t>
      </w:r>
      <w:r w:rsidR="00AD4CC0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 xml:space="preserve"> for patients with advanced </w:t>
      </w:r>
      <w:r w:rsidR="00AD4CC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hepatocellular carcinoma</w:t>
      </w:r>
      <w:r w:rsidR="00AD4CC0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 xml:space="preserve">. </w:t>
      </w:r>
      <w:r w:rsidR="00EC7543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>During the last decade</w:t>
      </w:r>
      <w:r w:rsidR="001F4B6E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>,</w:t>
      </w:r>
      <w:bookmarkEnd w:id="67"/>
      <w:bookmarkEnd w:id="68"/>
      <w:r w:rsidR="001F4B6E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 xml:space="preserve"> </w:t>
      </w:r>
      <w:bookmarkStart w:id="71" w:name="OLE_LINK232"/>
      <w:bookmarkStart w:id="72" w:name="OLE_LINK233"/>
      <w:r w:rsidR="001F4B6E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>molecular</w:t>
      </w:r>
      <w:r w:rsidR="00EC19CB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>ly</w:t>
      </w:r>
      <w:r w:rsidR="001F4B6E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 xml:space="preserve"> targeted therapies have</w:t>
      </w:r>
      <w:r w:rsidR="001F4B6E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D4641A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been introduced into the treatment of </w:t>
      </w:r>
      <w:bookmarkStart w:id="73" w:name="OLE_LINK149"/>
      <w:bookmarkStart w:id="74" w:name="OLE_LINK150"/>
      <w:r w:rsidR="001F4B6E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advanced </w:t>
      </w:r>
      <w:bookmarkStart w:id="75" w:name="OLE_LINK235"/>
      <w:bookmarkStart w:id="76" w:name="OLE_LINK236"/>
      <w:bookmarkStart w:id="77" w:name="OLE_LINK231"/>
      <w:bookmarkEnd w:id="73"/>
      <w:bookmarkEnd w:id="74"/>
      <w:r w:rsidR="001F4B6E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hepatocellular carcinoma</w:t>
      </w:r>
      <w:bookmarkEnd w:id="71"/>
      <w:bookmarkEnd w:id="72"/>
      <w:bookmarkEnd w:id="75"/>
      <w:bookmarkEnd w:id="76"/>
      <w:bookmarkEnd w:id="77"/>
      <w:r w:rsidR="001F4B6E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.</w:t>
      </w:r>
      <w:r w:rsidR="00EC19C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bookmarkStart w:id="78" w:name="OLE_LINK272"/>
      <w:bookmarkStart w:id="79" w:name="OLE_LINK273"/>
      <w:r w:rsidR="00B5095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However, the efficacy and safety</w:t>
      </w:r>
      <w:bookmarkEnd w:id="78"/>
      <w:bookmarkEnd w:id="79"/>
      <w:r w:rsidR="00B5095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D4641A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of </w:t>
      </w:r>
      <w:r w:rsidR="00D4641A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>molecularly targeted therapies</w:t>
      </w:r>
      <w:r w:rsidR="00D4641A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B5095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remain controversial.</w:t>
      </w:r>
      <w:r w:rsidR="00EC19C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D4641A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In addition, </w:t>
      </w:r>
      <w:r w:rsidR="00D4641A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>primary</w:t>
      </w:r>
      <w:r w:rsidR="00694F0F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 xml:space="preserve"> or acquired drug resistance </w:t>
      </w:r>
      <w:r w:rsidR="00D4641A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>limits</w:t>
      </w:r>
      <w:r w:rsidR="00694F0F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 xml:space="preserve"> the activity of molecularly targeted agent</w:t>
      </w:r>
      <w:r w:rsidR="00D4641A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>s</w:t>
      </w:r>
      <w:r w:rsidR="00694F0F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 xml:space="preserve">, but </w:t>
      </w:r>
      <w:r w:rsidR="00694F0F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the </w:t>
      </w:r>
      <w:r w:rsidR="00D4641A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underlying</w:t>
      </w:r>
      <w:r w:rsidR="00694F0F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mechanisms have not been fully </w:t>
      </w:r>
      <w:r w:rsidR="00D4641A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understood</w:t>
      </w:r>
      <w:r w:rsidR="00694F0F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. </w:t>
      </w:r>
      <w:r w:rsidR="00B5095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This concise review aims to provide an overview of anti-angiogenesis </w:t>
      </w:r>
      <w:bookmarkStart w:id="80" w:name="OLE_LINK369"/>
      <w:bookmarkStart w:id="81" w:name="OLE_LINK370"/>
      <w:r w:rsidR="00B5095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therapy in the </w:t>
      </w:r>
      <w:r w:rsidR="00CA327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treatment</w:t>
      </w:r>
      <w:r w:rsidR="00B5095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of </w:t>
      </w:r>
      <w:r w:rsidR="00221BAA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hepatocellular carcinoma</w:t>
      </w:r>
      <w:bookmarkEnd w:id="80"/>
      <w:bookmarkEnd w:id="81"/>
      <w:r w:rsidR="00B5095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.</w:t>
      </w:r>
    </w:p>
    <w:p w:rsidR="00077B06" w:rsidRPr="00077B06" w:rsidRDefault="00077B06" w:rsidP="00077B06">
      <w:pPr>
        <w:spacing w:line="360" w:lineRule="auto"/>
        <w:rPr>
          <w:rFonts w:ascii="Book Antiqua" w:eastAsia="华文行楷" w:hAnsi="Book Antiqua" w:cs="Times New Roman"/>
          <w:b/>
          <w:color w:val="000000" w:themeColor="text1"/>
          <w:sz w:val="24"/>
          <w:szCs w:val="24"/>
        </w:rPr>
      </w:pPr>
    </w:p>
    <w:p w:rsidR="00077B06" w:rsidRPr="00077B06" w:rsidRDefault="00077B06" w:rsidP="00077B06">
      <w:pPr>
        <w:spacing w:line="360" w:lineRule="auto"/>
        <w:rPr>
          <w:rFonts w:ascii="Book Antiqua" w:eastAsia="华文行楷" w:hAnsi="Book Antiqua" w:cs="Times New Roman"/>
          <w:color w:val="000000" w:themeColor="text1"/>
          <w:sz w:val="24"/>
          <w:szCs w:val="24"/>
        </w:rPr>
      </w:pPr>
      <w:bookmarkStart w:id="82" w:name="_GoBack"/>
      <w:r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Sun H, Zhu MS, Wu WR, Shi XD, Xu LB. Role of anti-angiogenesis therapy in the management of hepatocellular carcinoma: The jury is still out. </w:t>
      </w:r>
      <w:r w:rsidRPr="00077B06">
        <w:rPr>
          <w:rFonts w:ascii="Book Antiqua" w:eastAsia="华文行楷" w:hAnsi="Book Antiqua"/>
          <w:i/>
          <w:iCs/>
          <w:sz w:val="24"/>
          <w:szCs w:val="24"/>
        </w:rPr>
        <w:t xml:space="preserve">World J </w:t>
      </w:r>
      <w:proofErr w:type="spellStart"/>
      <w:r w:rsidRPr="00077B06">
        <w:rPr>
          <w:rFonts w:ascii="Book Antiqua" w:eastAsia="华文行楷" w:hAnsi="Book Antiqua"/>
          <w:i/>
          <w:iCs/>
          <w:sz w:val="24"/>
          <w:szCs w:val="24"/>
        </w:rPr>
        <w:t>Hepatol</w:t>
      </w:r>
      <w:proofErr w:type="spellEnd"/>
      <w:r w:rsidRPr="00077B06">
        <w:rPr>
          <w:rFonts w:ascii="Book Antiqua" w:eastAsia="华文行楷" w:hAnsi="Book Antiqua"/>
          <w:i/>
          <w:iCs/>
          <w:sz w:val="24"/>
          <w:szCs w:val="24"/>
        </w:rPr>
        <w:t xml:space="preserve"> </w:t>
      </w:r>
      <w:r w:rsidRPr="00077B06">
        <w:rPr>
          <w:rFonts w:ascii="Book Antiqua" w:eastAsia="华文行楷" w:hAnsi="Book Antiqua"/>
          <w:iCs/>
          <w:sz w:val="24"/>
          <w:szCs w:val="24"/>
        </w:rPr>
        <w:t xml:space="preserve">2014; </w:t>
      </w:r>
      <w:proofErr w:type="gramStart"/>
      <w:r w:rsidRPr="00077B06">
        <w:rPr>
          <w:rFonts w:ascii="Book Antiqua" w:eastAsia="华文行楷" w:hAnsi="Book Antiqua"/>
          <w:iCs/>
          <w:sz w:val="24"/>
          <w:szCs w:val="24"/>
        </w:rPr>
        <w:t>In</w:t>
      </w:r>
      <w:proofErr w:type="gramEnd"/>
      <w:r w:rsidRPr="00077B06">
        <w:rPr>
          <w:rFonts w:ascii="Book Antiqua" w:eastAsia="华文行楷" w:hAnsi="Book Antiqua"/>
          <w:iCs/>
          <w:sz w:val="24"/>
          <w:szCs w:val="24"/>
        </w:rPr>
        <w:t xml:space="preserve"> press</w:t>
      </w:r>
    </w:p>
    <w:bookmarkEnd w:id="82"/>
    <w:p w:rsidR="00077B06" w:rsidRPr="00077B06" w:rsidRDefault="00077B06" w:rsidP="00077B06">
      <w:pPr>
        <w:autoSpaceDE w:val="0"/>
        <w:autoSpaceDN w:val="0"/>
        <w:adjustRightInd w:val="0"/>
        <w:spacing w:line="360" w:lineRule="auto"/>
        <w:rPr>
          <w:rFonts w:ascii="Book Antiqua" w:eastAsia="华文行楷" w:hAnsi="Book Antiqua" w:cs="Times New Roman"/>
          <w:color w:val="000000" w:themeColor="text1"/>
          <w:sz w:val="24"/>
          <w:szCs w:val="24"/>
        </w:rPr>
      </w:pPr>
    </w:p>
    <w:p w:rsidR="00467BB1" w:rsidRPr="00077B06" w:rsidRDefault="00467BB1" w:rsidP="00077B06">
      <w:pPr>
        <w:widowControl/>
        <w:spacing w:line="360" w:lineRule="auto"/>
        <w:rPr>
          <w:rFonts w:ascii="Book Antiqua" w:eastAsia="华文行楷" w:hAnsi="Book Antiqua" w:cs="Times New Roman"/>
          <w:b/>
          <w:sz w:val="24"/>
          <w:szCs w:val="24"/>
        </w:rPr>
      </w:pPr>
      <w:r w:rsidRPr="00077B06">
        <w:rPr>
          <w:rFonts w:ascii="Book Antiqua" w:eastAsia="华文行楷" w:hAnsi="Book Antiqua" w:cs="Times New Roman"/>
          <w:b/>
          <w:sz w:val="24"/>
          <w:szCs w:val="24"/>
        </w:rPr>
        <w:t>INTRODUCTION</w:t>
      </w:r>
    </w:p>
    <w:p w:rsidR="005E5BEB" w:rsidRPr="00077B06" w:rsidRDefault="00D066D1" w:rsidP="00077B06">
      <w:pPr>
        <w:autoSpaceDE w:val="0"/>
        <w:autoSpaceDN w:val="0"/>
        <w:adjustRightInd w:val="0"/>
        <w:spacing w:line="360" w:lineRule="auto"/>
        <w:rPr>
          <w:rFonts w:ascii="Book Antiqua" w:eastAsia="华文行楷" w:hAnsi="Book Antiqua" w:cs="Times New Roman"/>
          <w:color w:val="000000" w:themeColor="text1"/>
          <w:sz w:val="24"/>
          <w:szCs w:val="24"/>
        </w:rPr>
      </w:pPr>
      <w:r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Primary l</w:t>
      </w:r>
      <w:r w:rsidR="00984F78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iver </w:t>
      </w:r>
      <w:bookmarkStart w:id="83" w:name="OLE_LINK25"/>
      <w:bookmarkStart w:id="84" w:name="OLE_LINK26"/>
      <w:r w:rsidR="00984F78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cancer </w:t>
      </w:r>
      <w:bookmarkEnd w:id="83"/>
      <w:bookmarkEnd w:id="84"/>
      <w:r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(PLC) </w:t>
      </w:r>
      <w:r w:rsidR="006779F5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is one of the most common malignancies</w:t>
      </w:r>
      <w:r w:rsidR="00984F78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and the </w:t>
      </w:r>
      <w:r w:rsidR="000B3FB0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second</w:t>
      </w:r>
      <w:r w:rsidR="00984F78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</w:t>
      </w:r>
      <w:r w:rsidR="003A7407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leading </w:t>
      </w:r>
      <w:r w:rsidR="00984F78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cause of </w:t>
      </w:r>
      <w:r w:rsidR="000B3FB0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cancer</w:t>
      </w:r>
      <w:r w:rsidR="00984F78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-related </w:t>
      </w:r>
      <w:bookmarkStart w:id="85" w:name="OLE_LINK353"/>
      <w:bookmarkStart w:id="86" w:name="OLE_LINK354"/>
      <w:r w:rsidR="00984F78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death</w:t>
      </w:r>
      <w:bookmarkEnd w:id="85"/>
      <w:bookmarkEnd w:id="86"/>
      <w:r w:rsidR="00984F78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s </w:t>
      </w:r>
      <w:r w:rsidR="006779F5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around the world</w:t>
      </w:r>
      <w:r w:rsidR="00984F78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.</w:t>
      </w:r>
      <w:r w:rsidR="000B3FB0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</w:t>
      </w:r>
      <w:bookmarkStart w:id="87" w:name="OLE_LINK373"/>
      <w:bookmarkStart w:id="88" w:name="OLE_LINK374"/>
      <w:r w:rsidR="000B3FB0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Hepatocellular carcinoma (HCC), </w:t>
      </w:r>
      <w:bookmarkEnd w:id="87"/>
      <w:bookmarkEnd w:id="88"/>
      <w:r w:rsidR="004C44CB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the most common type of</w:t>
      </w:r>
      <w:r w:rsidR="000B3FB0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</w:t>
      </w:r>
      <w:r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PLC</w:t>
      </w:r>
      <w:r w:rsidR="000B3FB0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, accounts for </w:t>
      </w:r>
      <w:r w:rsidR="009F5814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approximate</w:t>
      </w:r>
      <w:r w:rsidR="000B3FB0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90% of </w:t>
      </w:r>
      <w:r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PLC</w:t>
      </w:r>
      <w:r w:rsidR="000B3FB0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</w:t>
      </w:r>
      <w:bookmarkStart w:id="89" w:name="OLE_LINK33"/>
      <w:bookmarkStart w:id="90" w:name="OLE_LINK34"/>
      <w:r w:rsidR="009F5814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cases </w:t>
      </w:r>
      <w:r w:rsidR="000B3FB0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in most countries</w:t>
      </w:r>
      <w:bookmarkEnd w:id="89"/>
      <w:bookmarkEnd w:id="90"/>
      <w:r w:rsidR="000B3FB0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. </w:t>
      </w:r>
      <w:bookmarkStart w:id="91" w:name="OLE_LINK41"/>
      <w:bookmarkStart w:id="92" w:name="OLE_LINK42"/>
      <w:r w:rsidR="009F5814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In addition, HCC i</w:t>
      </w:r>
      <w:r w:rsidR="00A75C89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s </w:t>
      </w:r>
      <w:bookmarkStart w:id="93" w:name="OLE_LINK375"/>
      <w:bookmarkStart w:id="94" w:name="OLE_LINK376"/>
      <w:r w:rsidR="00A75C89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the </w:t>
      </w:r>
      <w:r w:rsidR="00104A9A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5</w:t>
      </w:r>
      <w:r w:rsidR="00A75C89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  <w:vertAlign w:val="superscript"/>
        </w:rPr>
        <w:t>th</w:t>
      </w:r>
      <w:r w:rsidR="00A75C89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</w:t>
      </w:r>
      <w:r w:rsidR="009F5814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and 7</w:t>
      </w:r>
      <w:r w:rsidR="009F5814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  <w:vertAlign w:val="superscript"/>
        </w:rPr>
        <w:t>th</w:t>
      </w:r>
      <w:r w:rsidR="009F5814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</w:t>
      </w:r>
      <w:r w:rsidR="00A75C89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most common </w:t>
      </w:r>
      <w:r w:rsidR="004C44CB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cancer</w:t>
      </w:r>
      <w:r w:rsidR="00A75C89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in </w:t>
      </w:r>
      <w:bookmarkEnd w:id="93"/>
      <w:bookmarkEnd w:id="94"/>
      <w:r w:rsidR="009F5814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males and females, respectively</w:t>
      </w:r>
      <w:r w:rsidR="00A75C89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. </w:t>
      </w:r>
      <w:r w:rsidR="005247D1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The </w:t>
      </w:r>
      <w:r w:rsidR="00104A9A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worldwide </w:t>
      </w:r>
      <w:r w:rsidR="005247D1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incidence of HCC </w:t>
      </w:r>
      <w:bookmarkStart w:id="95" w:name="OLE_LINK377"/>
      <w:bookmarkStart w:id="96" w:name="OLE_LINK378"/>
      <w:bookmarkEnd w:id="91"/>
      <w:bookmarkEnd w:id="92"/>
      <w:r w:rsidR="009F5814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is increasing partially</w:t>
      </w:r>
      <w:r w:rsidR="005247D1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</w:t>
      </w:r>
      <w:bookmarkEnd w:id="95"/>
      <w:bookmarkEnd w:id="96"/>
      <w:r w:rsidR="005247D1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due to the rising number of </w:t>
      </w:r>
      <w:r w:rsidR="00821043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infections caused by</w:t>
      </w:r>
      <w:r w:rsidR="005247D1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</w:t>
      </w:r>
      <w:bookmarkStart w:id="97" w:name="OLE_LINK379"/>
      <w:bookmarkStart w:id="98" w:name="OLE_LINK380"/>
      <w:r w:rsidR="00FA2C93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hepatitis B virus or hepatitis C virus</w:t>
      </w:r>
      <w:bookmarkEnd w:id="97"/>
      <w:bookmarkEnd w:id="98"/>
      <w:r w:rsidR="00F44C26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GZXJsYXk8L0F1dGhvcj48WWVhcj4yMDEwPC9ZZWFyPjxS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</w:fldData>
        </w:fldChar>
      </w:r>
      <w:r w:rsidR="00FE01ED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F44C26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GZXJsYXk8L0F1dGhvcj48WWVhcj4yMDEwPC9ZZWFyPjxS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</w:fldData>
        </w:fldChar>
      </w:r>
      <w:r w:rsidR="00FE01ED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F44C26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F44C26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FE01ED" w:rsidRPr="00077B06">
        <w:rPr>
          <w:rFonts w:ascii="Book Antiqua" w:eastAsia="华文行楷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" w:tooltip="Ferlay, 2010 #187" w:history="1">
        <w:r w:rsidR="008B18E2" w:rsidRPr="00077B06">
          <w:rPr>
            <w:rFonts w:ascii="Book Antiqua" w:eastAsia="华文行楷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-3</w:t>
        </w:r>
      </w:hyperlink>
      <w:r w:rsidR="00FE01ED" w:rsidRPr="00077B06">
        <w:rPr>
          <w:rFonts w:ascii="Book Antiqua" w:eastAsia="华文行楷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FA2C93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. </w:t>
      </w:r>
      <w:r w:rsidR="005E5BEB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Recently, </w:t>
      </w:r>
      <w:r w:rsidR="00821043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while</w:t>
      </w:r>
      <w:r w:rsidR="005E5BEB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the diagnosis of HCC ha</w:t>
      </w:r>
      <w:r w:rsidR="00821043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s been</w:t>
      </w:r>
      <w:r w:rsidR="005E5BEB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remarkably </w:t>
      </w:r>
      <w:r w:rsidR="00821043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improved </w:t>
      </w:r>
      <w:r w:rsidR="005E5BEB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with the use of noninvasive imagi</w:t>
      </w:r>
      <w:r w:rsidR="005E5BEB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ng test</w:t>
      </w:r>
      <w:r w:rsidR="00821043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s</w:t>
      </w:r>
      <w:r w:rsidR="005E5BEB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, </w:t>
      </w:r>
      <w:bookmarkStart w:id="99" w:name="OLE_LINK57"/>
      <w:bookmarkStart w:id="100" w:name="OLE_LINK58"/>
      <w:r w:rsidR="005E5BEB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a large </w:t>
      </w:r>
      <w:r w:rsidR="00821043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number</w:t>
      </w:r>
      <w:r w:rsidR="005E5BEB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</w:t>
      </w:r>
      <w:bookmarkStart w:id="101" w:name="OLE_LINK115"/>
      <w:bookmarkStart w:id="102" w:name="OLE_LINK116"/>
      <w:r w:rsidR="005E5BEB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of </w:t>
      </w:r>
      <w:bookmarkEnd w:id="99"/>
      <w:bookmarkEnd w:id="100"/>
      <w:r w:rsidR="005E5BEB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patients </w:t>
      </w:r>
      <w:bookmarkStart w:id="103" w:name="OLE_LINK59"/>
      <w:bookmarkStart w:id="104" w:name="OLE_LINK60"/>
      <w:r w:rsidR="00821043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were still </w:t>
      </w:r>
      <w:r w:rsidR="005E5BEB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diagnosed at </w:t>
      </w:r>
      <w:r w:rsidR="00821043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the</w:t>
      </w:r>
      <w:r w:rsidR="005E5BEB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advanced stage</w:t>
      </w:r>
      <w:bookmarkEnd w:id="101"/>
      <w:bookmarkEnd w:id="102"/>
      <w:bookmarkEnd w:id="103"/>
      <w:bookmarkEnd w:id="104"/>
      <w:r w:rsidR="0054596C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due to the lack of symptoms during early stages and the rapid progression</w:t>
      </w:r>
      <w:r w:rsidR="00821043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of cancer cells</w:t>
      </w:r>
      <w:r w:rsidR="00F44C26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BcmF2YWxsaTwvQXV0aG9yPjxZZWFyPjIwMDg8L1llYXI+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</w:fldData>
        </w:fldChar>
      </w:r>
      <w:r w:rsidR="00FE01ED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F44C26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BcmF2YWxsaTwvQXV0aG9yPjxZZWFyPjIwMDg8L1llYXI+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</w:fldData>
        </w:fldChar>
      </w:r>
      <w:r w:rsidR="00FE01ED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F44C26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F44C26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FE01ED" w:rsidRPr="00077B06">
        <w:rPr>
          <w:rFonts w:ascii="Book Antiqua" w:eastAsia="华文行楷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4" w:tooltip="Aravalli, 2008 #190" w:history="1">
        <w:r w:rsidR="008B18E2" w:rsidRPr="00077B06">
          <w:rPr>
            <w:rFonts w:ascii="Book Antiqua" w:eastAsia="华文行楷" w:hAnsi="Book Antiqua" w:cs="Times New Roman"/>
            <w:noProof/>
            <w:color w:val="000000" w:themeColor="text1"/>
            <w:sz w:val="24"/>
            <w:szCs w:val="24"/>
            <w:vertAlign w:val="superscript"/>
          </w:rPr>
          <w:t>4</w:t>
        </w:r>
      </w:hyperlink>
      <w:r w:rsidR="00077B06">
        <w:rPr>
          <w:rFonts w:ascii="Book Antiqua" w:eastAsia="华文行楷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5" w:tooltip="van Zijl, 2009 #191" w:history="1">
        <w:r w:rsidR="008B18E2" w:rsidRPr="00077B06">
          <w:rPr>
            <w:rFonts w:ascii="Book Antiqua" w:eastAsia="华文行楷" w:hAnsi="Book Antiqua" w:cs="Times New Roman"/>
            <w:noProof/>
            <w:color w:val="000000" w:themeColor="text1"/>
            <w:sz w:val="24"/>
            <w:szCs w:val="24"/>
            <w:vertAlign w:val="superscript"/>
          </w:rPr>
          <w:t>5</w:t>
        </w:r>
      </w:hyperlink>
      <w:r w:rsidR="00FE01ED" w:rsidRPr="00077B06">
        <w:rPr>
          <w:rFonts w:ascii="Book Antiqua" w:eastAsia="华文行楷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5E5BEB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.</w:t>
      </w:r>
    </w:p>
    <w:p w:rsidR="00077B06" w:rsidRDefault="00D52414" w:rsidP="00077B06">
      <w:pPr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eastAsia="华文行楷" w:hAnsi="Book Antiqua" w:cs="Times New Roman"/>
          <w:color w:val="000000" w:themeColor="text1"/>
          <w:sz w:val="24"/>
          <w:szCs w:val="24"/>
        </w:rPr>
      </w:pPr>
      <w:r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bookmarkStart w:id="105" w:name="OLE_LINK73"/>
      <w:bookmarkStart w:id="106" w:name="OLE_LINK74"/>
      <w:bookmarkStart w:id="107" w:name="OLE_LINK61"/>
      <w:bookmarkStart w:id="108" w:name="OLE_LINK62"/>
      <w:r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management of HCC</w:t>
      </w:r>
      <w:bookmarkEnd w:id="105"/>
      <w:bookmarkEnd w:id="106"/>
      <w:r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F4BF8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depend</w:t>
      </w:r>
      <w:r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s mainly </w:t>
      </w:r>
      <w:bookmarkStart w:id="109" w:name="OLE_LINK63"/>
      <w:bookmarkStart w:id="110" w:name="OLE_LINK64"/>
      <w:bookmarkStart w:id="111" w:name="OLE_LINK381"/>
      <w:bookmarkStart w:id="112" w:name="OLE_LINK382"/>
      <w:r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on </w:t>
      </w:r>
      <w:bookmarkEnd w:id="107"/>
      <w:bookmarkEnd w:id="108"/>
      <w:r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tumor stage</w:t>
      </w:r>
      <w:bookmarkEnd w:id="109"/>
      <w:bookmarkEnd w:id="110"/>
      <w:r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and </w:t>
      </w:r>
      <w:bookmarkEnd w:id="111"/>
      <w:bookmarkEnd w:id="112"/>
      <w:r w:rsidR="00802DF2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liver function reserve</w:t>
      </w:r>
      <w:r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.</w:t>
      </w:r>
      <w:r w:rsidR="00EC19CB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834AE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Currently, </w:t>
      </w:r>
      <w:bookmarkStart w:id="113" w:name="OLE_LINK69"/>
      <w:bookmarkStart w:id="114" w:name="OLE_LINK70"/>
      <w:bookmarkStart w:id="115" w:name="OLE_LINK383"/>
      <w:bookmarkStart w:id="116" w:name="OLE_LINK384"/>
      <w:r w:rsidR="00F834AE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curative </w:t>
      </w:r>
      <w:bookmarkEnd w:id="113"/>
      <w:bookmarkEnd w:id="114"/>
      <w:r w:rsidR="00802DF2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treatments</w:t>
      </w:r>
      <w:r w:rsidR="00F834AE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F4BF8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such as </w:t>
      </w:r>
      <w:r w:rsidR="00D93923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surgical </w:t>
      </w:r>
      <w:r w:rsidR="00F834AE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resection, </w:t>
      </w:r>
      <w:bookmarkStart w:id="117" w:name="OLE_LINK385"/>
      <w:bookmarkStart w:id="118" w:name="OLE_LINK386"/>
      <w:r w:rsidR="00D93923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liver </w:t>
      </w:r>
      <w:r w:rsidR="00F834AE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transplantation, </w:t>
      </w:r>
      <w:bookmarkStart w:id="119" w:name="OLE_LINK65"/>
      <w:bookmarkStart w:id="120" w:name="OLE_LINK66"/>
      <w:r w:rsidR="006F4BF8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and</w:t>
      </w:r>
      <w:r w:rsidR="00ED1B28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D93923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local </w:t>
      </w:r>
      <w:r w:rsidR="00F834AE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ablation</w:t>
      </w:r>
      <w:bookmarkEnd w:id="115"/>
      <w:bookmarkEnd w:id="116"/>
      <w:bookmarkEnd w:id="117"/>
      <w:bookmarkEnd w:id="118"/>
      <w:bookmarkEnd w:id="119"/>
      <w:bookmarkEnd w:id="120"/>
      <w:r w:rsidR="00F834AE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can </w:t>
      </w:r>
      <w:r w:rsidR="006F4BF8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significantly </w:t>
      </w:r>
      <w:r w:rsidR="00F834AE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improve </w:t>
      </w:r>
      <w:r w:rsidR="006F4BF8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F834AE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survival </w:t>
      </w:r>
      <w:r w:rsidR="006F4BF8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of</w:t>
      </w:r>
      <w:r w:rsidR="00D93923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HCC</w:t>
      </w:r>
      <w:r w:rsidR="00F834AE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F4BF8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patients at the early stage</w:t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kZSBMb3BlPC9BdXRob3I+PFllYXI+MjAxMjwvWWVhcj48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</w:fldData>
        </w:fldChar>
      </w:r>
      <w:r w:rsidR="00FE01ED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kZSBMb3BlPC9BdXRob3I+PFllYXI+MjAxMjwvWWVhcj48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</w:fldData>
        </w:fldChar>
      </w:r>
      <w:r w:rsidR="00FE01ED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FE01ED" w:rsidRPr="00077B06">
        <w:rPr>
          <w:rFonts w:ascii="Book Antiqua" w:eastAsia="华文行楷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2" w:tooltip="de Lope, 2012 #188" w:history="1">
        <w:r w:rsidR="008B18E2" w:rsidRPr="00077B06">
          <w:rPr>
            <w:rFonts w:ascii="Book Antiqua" w:eastAsia="华文行楷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2</w:t>
        </w:r>
      </w:hyperlink>
      <w:r w:rsidR="00077B06">
        <w:rPr>
          <w:rFonts w:ascii="Book Antiqua" w:eastAsia="华文行楷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,</w:t>
      </w:r>
      <w:hyperlink w:anchor="_ENREF_6" w:tooltip="Earl, 2013 #193" w:history="1">
        <w:r w:rsidR="008B18E2" w:rsidRPr="00077B06">
          <w:rPr>
            <w:rFonts w:ascii="Book Antiqua" w:eastAsia="华文行楷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6</w:t>
        </w:r>
      </w:hyperlink>
      <w:r w:rsidR="00FE01ED" w:rsidRPr="00077B06">
        <w:rPr>
          <w:rFonts w:ascii="Book Antiqua" w:eastAsia="华文行楷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2A3BA1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. </w:t>
      </w:r>
      <w:bookmarkStart w:id="121" w:name="OLE_LINK1"/>
      <w:bookmarkStart w:id="122" w:name="OLE_LINK2"/>
      <w:r w:rsidR="00802A69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However </w:t>
      </w:r>
      <w:bookmarkStart w:id="123" w:name="OLE_LINK154"/>
      <w:bookmarkStart w:id="124" w:name="OLE_LINK163"/>
      <w:r w:rsidR="00802A69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for a long period of time</w:t>
      </w:r>
      <w:bookmarkEnd w:id="121"/>
      <w:bookmarkEnd w:id="122"/>
      <w:r w:rsidR="00802A69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, </w:t>
      </w:r>
      <w:bookmarkStart w:id="125" w:name="OLE_LINK75"/>
      <w:bookmarkStart w:id="126" w:name="OLE_LINK76"/>
      <w:r w:rsidR="00B04833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>no effective treatment options</w:t>
      </w:r>
      <w:r w:rsidR="00B04833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1581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are</w:t>
      </w:r>
      <w:r w:rsidR="00C23D41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available for patients with advanced </w:t>
      </w:r>
      <w:bookmarkStart w:id="127" w:name="OLE_LINK67"/>
      <w:bookmarkStart w:id="128" w:name="OLE_LINK68"/>
      <w:r w:rsidR="00F834AE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HCC</w:t>
      </w:r>
      <w:bookmarkEnd w:id="125"/>
      <w:bookmarkEnd w:id="126"/>
      <w:bookmarkEnd w:id="127"/>
      <w:bookmarkEnd w:id="128"/>
      <w:r w:rsidR="00EC19CB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D1FFA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or who progressed into an advanced stage after other treatments failed.</w:t>
      </w:r>
      <w:bookmarkEnd w:id="123"/>
      <w:bookmarkEnd w:id="124"/>
      <w:r w:rsidR="00EC19CB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DF6227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In recent years, molecular</w:t>
      </w:r>
      <w:r w:rsidR="00EC19CB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ly</w:t>
      </w:r>
      <w:r w:rsidR="00DF6227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targeted therapies using monoclonal antibodies, small molecules, and vaccines </w:t>
      </w:r>
      <w:r w:rsidR="004B138F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have been widely studied in cancer managements</w:t>
      </w:r>
      <w:r w:rsidR="00DF6227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. </w:t>
      </w:r>
      <w:r w:rsidR="004B138F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Given that HCC is a highly </w:t>
      </w:r>
      <w:r w:rsidR="00CB0CF4" w:rsidRPr="00077B06">
        <w:rPr>
          <w:rFonts w:ascii="Book Antiqua" w:eastAsia="华文行楷" w:hAnsi="Book Antiqua" w:cs="Times New Roman"/>
          <w:color w:val="000000"/>
          <w:sz w:val="24"/>
          <w:szCs w:val="24"/>
        </w:rPr>
        <w:t>vascularized</w:t>
      </w:r>
      <w:r w:rsidR="004B138F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tumor, a</w:t>
      </w:r>
      <w:r w:rsidR="00DF6227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nti-</w:t>
      </w:r>
      <w:proofErr w:type="spellStart"/>
      <w:r w:rsidR="00DF6227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angiogenic</w:t>
      </w:r>
      <w:proofErr w:type="spellEnd"/>
      <w:r w:rsidR="00DF6227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treatments</w:t>
      </w:r>
      <w:r w:rsidR="004B138F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might be highly efficient for</w:t>
      </w:r>
      <w:r w:rsidR="00DF6227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the treatment of HCC</w:t>
      </w:r>
      <w:r w:rsidR="00C06D86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by inhibiting the formation of blood vessels in cancer tissues through small molecules</w:t>
      </w:r>
      <w:r w:rsidR="00F44C26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SYWhiYXJpPC9BdXRob3I+PFllYXI+MjAxMTwvWWVhcj48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==
</w:fldData>
        </w:fldChar>
      </w:r>
      <w:r w:rsidR="006B11BB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F44C26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SYWhiYXJpPC9BdXRob3I+PFllYXI+MjAxMTwvWWVhcj48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==
</w:fldData>
        </w:fldChar>
      </w:r>
      <w:r w:rsidR="006B11BB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F44C26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F44C26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6B11BB" w:rsidRPr="00077B06">
        <w:rPr>
          <w:rFonts w:ascii="Book Antiqua" w:eastAsia="华文行楷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7" w:tooltip="Rahbari, 2011 #194" w:history="1">
        <w:r w:rsidR="008B18E2" w:rsidRPr="00077B06">
          <w:rPr>
            <w:rFonts w:ascii="Book Antiqua" w:eastAsia="华文行楷" w:hAnsi="Book Antiqua" w:cs="Times New Roman"/>
            <w:noProof/>
            <w:color w:val="000000" w:themeColor="text1"/>
            <w:sz w:val="24"/>
            <w:szCs w:val="24"/>
            <w:vertAlign w:val="superscript"/>
          </w:rPr>
          <w:t>7-9</w:t>
        </w:r>
      </w:hyperlink>
      <w:r w:rsidR="006B11BB" w:rsidRPr="00077B06">
        <w:rPr>
          <w:rFonts w:ascii="Book Antiqua" w:eastAsia="华文行楷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DF6227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.</w:t>
      </w:r>
    </w:p>
    <w:p w:rsidR="00371EB3" w:rsidRPr="00077B06" w:rsidRDefault="00DF6227" w:rsidP="00077B06">
      <w:pPr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eastAsia="华文行楷" w:hAnsi="Book Antiqua" w:cs="Times New Roman"/>
          <w:color w:val="000000" w:themeColor="text1"/>
          <w:sz w:val="24"/>
          <w:szCs w:val="24"/>
        </w:rPr>
      </w:pPr>
      <w:r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</w:t>
      </w:r>
    </w:p>
    <w:p w:rsidR="00467BB1" w:rsidRPr="00077B06" w:rsidRDefault="00C06D86" w:rsidP="00077B06">
      <w:pPr>
        <w:autoSpaceDE w:val="0"/>
        <w:autoSpaceDN w:val="0"/>
        <w:adjustRightInd w:val="0"/>
        <w:spacing w:line="360" w:lineRule="auto"/>
        <w:rPr>
          <w:rFonts w:ascii="Book Antiqua" w:eastAsia="华文行楷" w:hAnsi="Book Antiqua" w:cs="Times New Roman"/>
          <w:b/>
          <w:color w:val="000000" w:themeColor="text1"/>
          <w:sz w:val="24"/>
          <w:szCs w:val="24"/>
        </w:rPr>
      </w:pPr>
      <w:bookmarkStart w:id="129" w:name="OLE_LINK268"/>
      <w:bookmarkStart w:id="130" w:name="OLE_LINK269"/>
      <w:bookmarkStart w:id="131" w:name="OLE_LINK78"/>
      <w:bookmarkStart w:id="132" w:name="OLE_LINK79"/>
      <w:r w:rsidRPr="00077B06">
        <w:rPr>
          <w:rFonts w:ascii="Book Antiqua" w:eastAsia="华文行楷" w:hAnsi="Book Antiqua"/>
          <w:b/>
          <w:sz w:val="24"/>
          <w:szCs w:val="24"/>
        </w:rPr>
        <w:t>RESISTANCE TO ANTI-ANGIOGEN</w:t>
      </w:r>
      <w:r w:rsidR="00467BB1" w:rsidRPr="00077B06">
        <w:rPr>
          <w:rFonts w:ascii="Book Antiqua" w:eastAsia="华文行楷" w:hAnsi="Book Antiqua"/>
          <w:b/>
          <w:sz w:val="24"/>
          <w:szCs w:val="24"/>
        </w:rPr>
        <w:t>I</w:t>
      </w:r>
      <w:r w:rsidRPr="00077B06">
        <w:rPr>
          <w:rFonts w:ascii="Book Antiqua" w:eastAsia="华文行楷" w:hAnsi="Book Antiqua"/>
          <w:b/>
          <w:sz w:val="24"/>
          <w:szCs w:val="24"/>
        </w:rPr>
        <w:t>C</w:t>
      </w:r>
      <w:r w:rsidR="00467BB1" w:rsidRPr="00077B06">
        <w:rPr>
          <w:rFonts w:ascii="Book Antiqua" w:eastAsia="华文行楷" w:hAnsi="Book Antiqua"/>
          <w:b/>
          <w:sz w:val="24"/>
          <w:szCs w:val="24"/>
        </w:rPr>
        <w:t xml:space="preserve"> DRUGS </w:t>
      </w:r>
      <w:r w:rsidRPr="00077B06">
        <w:rPr>
          <w:rFonts w:ascii="Book Antiqua" w:eastAsia="华文行楷" w:hAnsi="Book Antiqua"/>
          <w:b/>
          <w:sz w:val="24"/>
          <w:szCs w:val="24"/>
        </w:rPr>
        <w:t>OF</w:t>
      </w:r>
      <w:r w:rsidR="00467BB1" w:rsidRPr="00077B06">
        <w:rPr>
          <w:rFonts w:ascii="Book Antiqua" w:eastAsia="华文行楷" w:hAnsi="Book Antiqua"/>
          <w:b/>
          <w:sz w:val="24"/>
          <w:szCs w:val="24"/>
        </w:rPr>
        <w:t xml:space="preserve"> HCC</w:t>
      </w:r>
      <w:r w:rsidRPr="00077B06">
        <w:rPr>
          <w:rFonts w:ascii="Book Antiqua" w:eastAsia="华文行楷" w:hAnsi="Book Antiqua" w:cs="Times New Roman"/>
          <w:b/>
          <w:color w:val="000000" w:themeColor="text1"/>
          <w:sz w:val="24"/>
          <w:szCs w:val="24"/>
        </w:rPr>
        <w:t xml:space="preserve"> CELLS</w:t>
      </w:r>
    </w:p>
    <w:p w:rsidR="008704C7" w:rsidRPr="00077B06" w:rsidRDefault="00C06D86" w:rsidP="00077B06">
      <w:pPr>
        <w:autoSpaceDE w:val="0"/>
        <w:autoSpaceDN w:val="0"/>
        <w:adjustRightInd w:val="0"/>
        <w:spacing w:line="360" w:lineRule="auto"/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</w:pPr>
      <w:bookmarkStart w:id="133" w:name="OLE_LINK387"/>
      <w:bookmarkStart w:id="134" w:name="OLE_LINK388"/>
      <w:bookmarkEnd w:id="129"/>
      <w:bookmarkEnd w:id="130"/>
      <w:r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lastRenderedPageBreak/>
        <w:t xml:space="preserve">As </w:t>
      </w:r>
      <w:r w:rsidR="00DF6227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an oral </w:t>
      </w:r>
      <w:proofErr w:type="spellStart"/>
      <w:r w:rsidR="00DF6227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multikinase</w:t>
      </w:r>
      <w:proofErr w:type="spellEnd"/>
      <w:r w:rsidR="00DF6227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inhibitor</w:t>
      </w:r>
      <w:r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,</w:t>
      </w:r>
      <w:r w:rsidR="009D1FFA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sorafenib</w:t>
      </w:r>
      <w:proofErr w:type="spellEnd"/>
      <w:r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has both anti-proliferative and anti-</w:t>
      </w:r>
      <w:proofErr w:type="spellStart"/>
      <w:r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angiogenic</w:t>
      </w:r>
      <w:proofErr w:type="spellEnd"/>
      <w:r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effects </w:t>
      </w:r>
      <w:bookmarkEnd w:id="133"/>
      <w:bookmarkEnd w:id="134"/>
      <w:r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on tumors through</w:t>
      </w:r>
      <w:r w:rsidR="009D1FFA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</w:t>
      </w:r>
      <w:bookmarkStart w:id="135" w:name="OLE_LINK80"/>
      <w:bookmarkStart w:id="136" w:name="OLE_LINK81"/>
      <w:r w:rsidR="009D1FFA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block</w:t>
      </w:r>
      <w:r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ing</w:t>
      </w:r>
      <w:r w:rsidR="009D1FFA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</w:t>
      </w:r>
      <w:bookmarkEnd w:id="135"/>
      <w:bookmarkEnd w:id="136"/>
      <w:proofErr w:type="spellStart"/>
      <w:r w:rsidR="009D1FFA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Raf</w:t>
      </w:r>
      <w:proofErr w:type="spellEnd"/>
      <w:r w:rsidR="009D1FFA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and </w:t>
      </w:r>
      <w:bookmarkStart w:id="137" w:name="OLE_LINK82"/>
      <w:bookmarkStart w:id="138" w:name="OLE_LINK83"/>
      <w:r w:rsidR="00456518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vascular endothelial growth factor </w:t>
      </w:r>
      <w:bookmarkEnd w:id="137"/>
      <w:bookmarkEnd w:id="138"/>
      <w:r w:rsidR="009D1FFA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(</w:t>
      </w:r>
      <w:r w:rsidR="00456518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VEGF</w:t>
      </w:r>
      <w:r w:rsidR="009D1FFA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) and </w:t>
      </w:r>
      <w:r w:rsidR="00456518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platelet-derived growth factor</w:t>
      </w:r>
      <w:r w:rsidR="009D1FFA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(</w:t>
      </w:r>
      <w:r w:rsidR="00456518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PDGF</w:t>
      </w:r>
      <w:r w:rsidR="009D1FFA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) receptor tyrosine kinase signaling</w:t>
      </w:r>
      <w:bookmarkEnd w:id="131"/>
      <w:bookmarkEnd w:id="132"/>
      <w:r w:rsidR="009D1FFA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Sorafenib</w:t>
      </w:r>
      <w:proofErr w:type="spellEnd"/>
      <w:r w:rsidR="00DF6227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is the first </w:t>
      </w:r>
      <w:r w:rsidR="008C108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molecular target drug</w:t>
      </w:r>
      <w:r w:rsidR="00DF6227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approved for the treatment of advanced HCC.</w:t>
      </w:r>
      <w:bookmarkStart w:id="139" w:name="OLE_LINK3"/>
      <w:bookmarkStart w:id="140" w:name="OLE_LINK77"/>
      <w:r w:rsidR="00EC19CB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</w:t>
      </w:r>
      <w:bookmarkStart w:id="141" w:name="OLE_LINK363"/>
      <w:bookmarkStart w:id="142" w:name="OLE_LINK364"/>
      <w:r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A </w:t>
      </w:r>
      <w:r w:rsidR="009D1FFA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phase </w:t>
      </w:r>
      <w:bookmarkEnd w:id="139"/>
      <w:bookmarkEnd w:id="140"/>
      <w:r w:rsidR="007B4792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3</w:t>
      </w:r>
      <w:r w:rsidR="009D1FFA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7B4792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randomi</w:t>
      </w:r>
      <w:r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z</w:t>
      </w:r>
      <w:r w:rsidR="007B4792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ed, </w:t>
      </w:r>
      <w:r w:rsidR="009D1FFA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double-blind, placebo-controlled</w:t>
      </w:r>
      <w:bookmarkEnd w:id="141"/>
      <w:bookmarkEnd w:id="142"/>
      <w:r w:rsidR="00326F4B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, </w:t>
      </w:r>
      <w:bookmarkStart w:id="143" w:name="OLE_LINK365"/>
      <w:bookmarkStart w:id="144" w:name="OLE_LINK366"/>
      <w:r w:rsidR="00326F4B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multicenter study </w:t>
      </w:r>
      <w:r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was </w:t>
      </w:r>
      <w:r w:rsidR="00326F4B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perform</w:t>
      </w:r>
      <w:r w:rsidR="00F95B13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ed </w:t>
      </w:r>
      <w:bookmarkStart w:id="145" w:name="OLE_LINK357"/>
      <w:bookmarkStart w:id="146" w:name="OLE_LINK358"/>
      <w:r w:rsidR="00F95B13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2008 in </w:t>
      </w:r>
      <w:r w:rsidR="00F95B13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21 </w:t>
      </w:r>
      <w:r w:rsidR="00326F4B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western </w:t>
      </w:r>
      <w:r w:rsidR="00F95B13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countries</w:t>
      </w:r>
      <w:bookmarkEnd w:id="143"/>
      <w:bookmarkEnd w:id="144"/>
      <w:bookmarkEnd w:id="145"/>
      <w:bookmarkEnd w:id="146"/>
      <w:r w:rsidR="00F95B13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ED58DB" w:rsidRPr="00077B06">
        <w:rPr>
          <w:rFonts w:ascii="Book Antiqua" w:eastAsia="华文行楷" w:hAnsi="Book Antiqua"/>
          <w:color w:val="000000"/>
          <w:kern w:val="0"/>
          <w:sz w:val="24"/>
          <w:szCs w:val="24"/>
        </w:rPr>
        <w:t xml:space="preserve">to evaluate the effects of </w:t>
      </w:r>
      <w:proofErr w:type="spellStart"/>
      <w:r w:rsidR="00ED58DB" w:rsidRPr="00077B06">
        <w:rPr>
          <w:rFonts w:ascii="Book Antiqua" w:eastAsia="华文行楷" w:hAnsi="Book Antiqua"/>
          <w:color w:val="000000"/>
          <w:sz w:val="24"/>
          <w:szCs w:val="24"/>
        </w:rPr>
        <w:t>sorafenib</w:t>
      </w:r>
      <w:proofErr w:type="spellEnd"/>
      <w:r w:rsidR="00ED58DB" w:rsidRPr="00077B06">
        <w:rPr>
          <w:rFonts w:ascii="Book Antiqua" w:eastAsia="华文行楷" w:hAnsi="Book Antiqua"/>
          <w:color w:val="000000"/>
          <w:sz w:val="24"/>
          <w:szCs w:val="24"/>
        </w:rPr>
        <w:t xml:space="preserve"> on the treatment of HCC. This study </w:t>
      </w:r>
      <w:r w:rsidR="009D1FFA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showed that </w:t>
      </w:r>
      <w:proofErr w:type="spellStart"/>
      <w:r w:rsidR="00EC19CB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s</w:t>
      </w:r>
      <w:r w:rsidR="009D1FFA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orafenib</w:t>
      </w:r>
      <w:proofErr w:type="spellEnd"/>
      <w:r w:rsidR="009D1FFA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prolonged </w:t>
      </w:r>
      <w:r w:rsidR="00ED58DB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9D1FFA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median survival and the time to </w:t>
      </w:r>
      <w:r w:rsidR="0074339B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radiologic </w:t>
      </w:r>
      <w:r w:rsidR="009D1FFA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progression by </w:t>
      </w:r>
      <w:r w:rsidR="0074339B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approximately</w:t>
      </w:r>
      <w:r w:rsidR="009D1FFA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</w:t>
      </w:r>
      <w:bookmarkStart w:id="147" w:name="OLE_LINK389"/>
      <w:bookmarkStart w:id="148" w:name="OLE_LINK390"/>
      <w:r w:rsidR="009D1FFA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3 months</w:t>
      </w:r>
      <w:bookmarkEnd w:id="147"/>
      <w:bookmarkEnd w:id="148"/>
      <w:r w:rsidR="009D1FFA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74339B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in advanced HCC patients</w:t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MbG92ZXQ8L0F1dGhvcj48WWVhcj4yMDA4PC9ZZWFyPjxS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</w:fldData>
        </w:fldChar>
      </w:r>
      <w:r w:rsidR="006B11BB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MbG92ZXQ8L0F1dGhvcj48WWVhcj4yMDA4PC9ZZWFyPjxS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</w:fldData>
        </w:fldChar>
      </w:r>
      <w:r w:rsidR="006B11BB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6B11BB" w:rsidRPr="00077B06">
        <w:rPr>
          <w:rFonts w:ascii="Book Antiqua" w:eastAsia="华文行楷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10" w:tooltip="Llovet, 2008 #197" w:history="1">
        <w:r w:rsidR="008B18E2" w:rsidRPr="00077B06">
          <w:rPr>
            <w:rFonts w:ascii="Book Antiqua" w:eastAsia="华文行楷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10</w:t>
        </w:r>
      </w:hyperlink>
      <w:r w:rsidR="00077B06">
        <w:rPr>
          <w:rFonts w:ascii="Book Antiqua" w:eastAsia="华文行楷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,</w:t>
      </w:r>
      <w:hyperlink w:anchor="_ENREF_11" w:tooltip="Forner, 2012 #198" w:history="1">
        <w:r w:rsidR="008B18E2" w:rsidRPr="00077B06">
          <w:rPr>
            <w:rFonts w:ascii="Book Antiqua" w:eastAsia="华文行楷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11</w:t>
        </w:r>
      </w:hyperlink>
      <w:r w:rsidR="006B11BB" w:rsidRPr="00077B06">
        <w:rPr>
          <w:rFonts w:ascii="Book Antiqua" w:eastAsia="华文行楷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9D1FFA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7B4792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Cheng </w:t>
      </w:r>
      <w:r w:rsidR="007B4792" w:rsidRPr="00077B06">
        <w:rPr>
          <w:rFonts w:ascii="Book Antiqua" w:eastAsia="华文行楷" w:hAnsi="Book Antiqua" w:cs="Times New Roman"/>
          <w:i/>
          <w:color w:val="000000" w:themeColor="text1"/>
          <w:kern w:val="0"/>
          <w:sz w:val="24"/>
          <w:szCs w:val="24"/>
        </w:rPr>
        <w:t>et al</w:t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DaGVuZzwvQXV0aG9yPjxZZWFyPjIwMDk8L1llYXI+PFJl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==
</w:fldData>
        </w:fldChar>
      </w:r>
      <w:r w:rsidR="000E6D30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DaGVuZzwvQXV0aG9yPjxZZWFyPjIwMDk8L1llYXI+PFJl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==
</w:fldData>
        </w:fldChar>
      </w:r>
      <w:r w:rsidR="000E6D30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0E6D30" w:rsidRPr="00077B06">
        <w:rPr>
          <w:rFonts w:ascii="Book Antiqua" w:eastAsia="华文行楷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12" w:tooltip="Cheng, 2009 #199" w:history="1">
        <w:r w:rsidR="008B18E2" w:rsidRPr="00077B06">
          <w:rPr>
            <w:rFonts w:ascii="Book Antiqua" w:eastAsia="华文行楷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12</w:t>
        </w:r>
      </w:hyperlink>
      <w:r w:rsidR="000E6D30" w:rsidRPr="00077B06">
        <w:rPr>
          <w:rFonts w:ascii="Book Antiqua" w:eastAsia="华文行楷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5F34EA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ED58DB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also</w:t>
      </w:r>
      <w:r w:rsidR="007B4792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ED58DB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report</w:t>
      </w:r>
      <w:r w:rsidR="007B4792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ed that </w:t>
      </w:r>
      <w:proofErr w:type="spellStart"/>
      <w:r w:rsidR="00EC19CB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s</w:t>
      </w:r>
      <w:r w:rsidR="007B4792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orafenib</w:t>
      </w:r>
      <w:proofErr w:type="spellEnd"/>
      <w:r w:rsidR="007B4792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ED58DB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wa</w:t>
      </w:r>
      <w:r w:rsidR="007B4792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s </w:t>
      </w:r>
      <w:bookmarkStart w:id="149" w:name="OLE_LINK395"/>
      <w:bookmarkStart w:id="150" w:name="OLE_LINK396"/>
      <w:r w:rsidR="007B4792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effective</w:t>
      </w:r>
      <w:bookmarkEnd w:id="149"/>
      <w:bookmarkEnd w:id="150"/>
      <w:r w:rsidR="007B4792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</w:t>
      </w:r>
      <w:bookmarkStart w:id="151" w:name="OLE_LINK393"/>
      <w:bookmarkStart w:id="152" w:name="OLE_LINK394"/>
      <w:r w:rsidR="007B4792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for advanced HCC</w:t>
      </w:r>
      <w:bookmarkEnd w:id="151"/>
      <w:bookmarkEnd w:id="152"/>
      <w:r w:rsidR="007B4792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and </w:t>
      </w:r>
      <w:r w:rsidR="00ED58DB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wa</w:t>
      </w:r>
      <w:r w:rsidR="007B4792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s well tolerated</w:t>
      </w:r>
      <w:r w:rsidR="00ED58DB" w:rsidRPr="00077B06">
        <w:rPr>
          <w:rFonts w:ascii="Book Antiqua" w:eastAsia="华文行楷" w:hAnsi="Book Antiqua"/>
          <w:color w:val="000000"/>
          <w:kern w:val="0"/>
          <w:sz w:val="24"/>
          <w:szCs w:val="24"/>
        </w:rPr>
        <w:t xml:space="preserve"> in HCC patients from the Asia-Pacific region</w:t>
      </w:r>
      <w:r w:rsidR="007B4792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1F6CAA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In addition, </w:t>
      </w:r>
      <w:r w:rsidR="00ED58DB" w:rsidRPr="00077B06">
        <w:rPr>
          <w:rFonts w:ascii="Book Antiqua" w:eastAsia="华文行楷" w:hAnsi="Book Antiqua"/>
          <w:color w:val="000000"/>
          <w:kern w:val="0"/>
          <w:sz w:val="24"/>
          <w:szCs w:val="24"/>
        </w:rPr>
        <w:t xml:space="preserve">high safety and </w:t>
      </w:r>
      <w:bookmarkStart w:id="153" w:name="OLE_LINK19"/>
      <w:bookmarkStart w:id="154" w:name="OLE_LINK20"/>
      <w:r w:rsidR="00CB0CF4" w:rsidRPr="00077B06">
        <w:rPr>
          <w:rFonts w:ascii="Book Antiqua" w:eastAsia="华文行楷" w:hAnsi="Book Antiqua"/>
          <w:color w:val="000000"/>
          <w:kern w:val="0"/>
          <w:sz w:val="24"/>
          <w:szCs w:val="24"/>
        </w:rPr>
        <w:t>well-</w:t>
      </w:r>
      <w:r w:rsidR="00ED58DB" w:rsidRPr="00077B06">
        <w:rPr>
          <w:rFonts w:ascii="Book Antiqua" w:eastAsia="华文行楷" w:hAnsi="Book Antiqua"/>
          <w:color w:val="000000"/>
          <w:kern w:val="0"/>
          <w:sz w:val="24"/>
          <w:szCs w:val="24"/>
        </w:rPr>
        <w:t>tolerance</w:t>
      </w:r>
      <w:r w:rsidR="00ED58DB" w:rsidRPr="00077B06" w:rsidDel="00175D8C">
        <w:rPr>
          <w:rFonts w:ascii="Book Antiqua" w:eastAsia="华文行楷" w:hAnsi="Book Antiqua"/>
          <w:color w:val="000000"/>
          <w:kern w:val="0"/>
          <w:sz w:val="24"/>
          <w:szCs w:val="24"/>
        </w:rPr>
        <w:t xml:space="preserve"> </w:t>
      </w:r>
      <w:r w:rsidR="00ED58DB" w:rsidRPr="00077B06">
        <w:rPr>
          <w:rFonts w:ascii="Book Antiqua" w:eastAsia="华文行楷" w:hAnsi="Book Antiqua"/>
          <w:color w:val="000000"/>
          <w:kern w:val="0"/>
          <w:sz w:val="24"/>
          <w:szCs w:val="24"/>
        </w:rPr>
        <w:t xml:space="preserve">of </w:t>
      </w:r>
      <w:proofErr w:type="spellStart"/>
      <w:r w:rsidR="00ED58DB" w:rsidRPr="00077B06">
        <w:rPr>
          <w:rFonts w:ascii="Book Antiqua" w:eastAsia="华文行楷" w:hAnsi="Book Antiqua"/>
          <w:color w:val="000000"/>
          <w:kern w:val="0"/>
          <w:sz w:val="24"/>
          <w:szCs w:val="24"/>
        </w:rPr>
        <w:t>sorafenib</w:t>
      </w:r>
      <w:bookmarkEnd w:id="153"/>
      <w:bookmarkEnd w:id="154"/>
      <w:proofErr w:type="spellEnd"/>
      <w:r w:rsidR="00ED58DB" w:rsidRPr="00077B06">
        <w:rPr>
          <w:rFonts w:ascii="Book Antiqua" w:eastAsia="华文行楷" w:hAnsi="Book Antiqua"/>
          <w:color w:val="000000"/>
          <w:kern w:val="0"/>
          <w:sz w:val="24"/>
          <w:szCs w:val="24"/>
        </w:rPr>
        <w:t xml:space="preserve"> have been reported</w:t>
      </w:r>
      <w:r w:rsidR="001F6CAA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in a large phase 4 study </w:t>
      </w:r>
      <w:r w:rsidR="00ED58DB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including over</w:t>
      </w:r>
      <w:r w:rsidR="001F6CAA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1500 patients</w:t>
      </w:r>
      <w:r w:rsidR="005F34EA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1F6CAA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with </w:t>
      </w:r>
      <w:proofErr w:type="spellStart"/>
      <w:r w:rsidR="001F6CAA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unresectable</w:t>
      </w:r>
      <w:proofErr w:type="spellEnd"/>
      <w:r w:rsidR="001F6CAA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gramStart"/>
      <w:r w:rsidR="001F6CAA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HCC</w:t>
      </w:r>
      <w:proofErr w:type="gramEnd"/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MZW5jaW9uaTwvQXV0aG9yPjxZZWFyPjIwMTI8L1llYXI+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=
</w:fldData>
        </w:fldChar>
      </w:r>
      <w:r w:rsidR="000E6D30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MZW5jaW9uaTwvQXV0aG9yPjxZZWFyPjIwMTI8L1llYXI+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=
</w:fldData>
        </w:fldChar>
      </w:r>
      <w:r w:rsidR="000E6D30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0E6D30" w:rsidRPr="00077B06">
        <w:rPr>
          <w:rFonts w:ascii="Book Antiqua" w:eastAsia="华文行楷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13" w:tooltip="Lencioni, 2012 #200" w:history="1">
        <w:r w:rsidR="008B18E2" w:rsidRPr="00077B06">
          <w:rPr>
            <w:rFonts w:ascii="Book Antiqua" w:eastAsia="华文行楷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13</w:t>
        </w:r>
      </w:hyperlink>
      <w:r w:rsidR="00077B06">
        <w:rPr>
          <w:rFonts w:ascii="Book Antiqua" w:eastAsia="华文行楷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,</w:t>
      </w:r>
      <w:hyperlink w:anchor="_ENREF_14" w:tooltip="Lencioni, 2014 #201" w:history="1">
        <w:r w:rsidR="008B18E2" w:rsidRPr="00077B06">
          <w:rPr>
            <w:rFonts w:ascii="Book Antiqua" w:eastAsia="华文行楷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14</w:t>
        </w:r>
      </w:hyperlink>
      <w:r w:rsidR="000E6D30" w:rsidRPr="00077B06">
        <w:rPr>
          <w:rFonts w:ascii="Book Antiqua" w:eastAsia="华文行楷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1F6CAA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. Therefore, </w:t>
      </w:r>
      <w:proofErr w:type="spellStart"/>
      <w:r w:rsidR="00EC19CB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s</w:t>
      </w:r>
      <w:r w:rsidR="001F6CAA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orafenib</w:t>
      </w:r>
      <w:proofErr w:type="spellEnd"/>
      <w:r w:rsidR="001F6CAA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has been established as the standard first-line monotherapy for patients with advanced HCC</w:t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CcnVpeDwvQXV0aG9yPjxZZWFyPjIwMTE8L1llYXI+PFJl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</w:fldData>
        </w:fldChar>
      </w:r>
      <w:r w:rsidR="000E6D30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CcnVpeDwvQXV0aG9yPjxZZWFyPjIwMTE8L1llYXI+PFJl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</w:fldData>
        </w:fldChar>
      </w:r>
      <w:r w:rsidR="000E6D30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0E6D30" w:rsidRPr="00077B06">
        <w:rPr>
          <w:rFonts w:ascii="Book Antiqua" w:eastAsia="华文行楷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9" w:tooltip="Villanueva, 2011 #196" w:history="1">
        <w:r w:rsidR="008B18E2" w:rsidRPr="00077B06">
          <w:rPr>
            <w:rFonts w:ascii="Book Antiqua" w:eastAsia="华文行楷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9</w:t>
        </w:r>
      </w:hyperlink>
      <w:r w:rsidR="00077B06">
        <w:rPr>
          <w:rFonts w:ascii="Book Antiqua" w:eastAsia="华文行楷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,</w:t>
      </w:r>
      <w:hyperlink w:anchor="_ENREF_15" w:tooltip="Bruix, 2011 #202" w:history="1">
        <w:r w:rsidR="008B18E2" w:rsidRPr="00077B06">
          <w:rPr>
            <w:rFonts w:ascii="Book Antiqua" w:eastAsia="华文行楷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15-17</w:t>
        </w:r>
      </w:hyperlink>
      <w:r w:rsidR="000E6D30" w:rsidRPr="00077B06">
        <w:rPr>
          <w:rFonts w:ascii="Book Antiqua" w:eastAsia="华文行楷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1F6CAA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. However,</w:t>
      </w:r>
      <w:bookmarkStart w:id="155" w:name="OLE_LINK86"/>
      <w:bookmarkStart w:id="156" w:name="OLE_LINK87"/>
      <w:bookmarkStart w:id="157" w:name="OLE_LINK142"/>
      <w:r w:rsidR="005F34EA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1F6CAA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the efficac</w:t>
      </w:r>
      <w:r w:rsidR="00F5484E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ies</w:t>
      </w:r>
      <w:r w:rsidR="001F6CAA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of </w:t>
      </w:r>
      <w:r w:rsidR="0024363D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current </w:t>
      </w:r>
      <w:r w:rsidR="005F34EA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anti-angiogenesis</w:t>
      </w:r>
      <w:r w:rsidR="001F6CAA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therap</w:t>
      </w:r>
      <w:bookmarkStart w:id="158" w:name="OLE_LINK117"/>
      <w:bookmarkStart w:id="159" w:name="OLE_LINK118"/>
      <w:bookmarkEnd w:id="155"/>
      <w:bookmarkEnd w:id="156"/>
      <w:r w:rsidR="00F5484E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ies</w:t>
      </w:r>
      <w:r w:rsidR="00B17E87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5484E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are</w:t>
      </w:r>
      <w:r w:rsidR="001F6CAA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still far from satisfactory</w:t>
      </w:r>
      <w:bookmarkEnd w:id="158"/>
      <w:bookmarkEnd w:id="159"/>
      <w:r w:rsidR="007C770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(Table 1)</w:t>
      </w:r>
      <w:r w:rsidR="001F6CAA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.</w:t>
      </w:r>
      <w:bookmarkStart w:id="160" w:name="OLE_LINK106"/>
      <w:bookmarkStart w:id="161" w:name="OLE_LINK107"/>
      <w:bookmarkEnd w:id="157"/>
      <w:r w:rsidR="00B17E87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</w:t>
      </w:r>
      <w:bookmarkStart w:id="162" w:name="OLE_LINK399"/>
      <w:bookmarkStart w:id="163" w:name="OLE_LINK400"/>
      <w:r w:rsidR="00F5484E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Currently, t</w:t>
      </w:r>
      <w:r w:rsidR="002B44CF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he median </w:t>
      </w:r>
      <w:r w:rsidR="00585679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survival time</w:t>
      </w:r>
      <w:r w:rsidR="002B44CF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of</w:t>
      </w:r>
      <w:bookmarkEnd w:id="160"/>
      <w:bookmarkEnd w:id="161"/>
      <w:r w:rsidR="002B44CF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</w:t>
      </w:r>
      <w:bookmarkEnd w:id="162"/>
      <w:bookmarkEnd w:id="163"/>
      <w:r w:rsidR="00F5484E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HCC </w:t>
      </w:r>
      <w:r w:rsidR="002B44CF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patients </w:t>
      </w:r>
      <w:r w:rsidR="00F5484E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who received</w:t>
      </w:r>
      <w:r w:rsidR="002B44CF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EC19CB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s</w:t>
      </w:r>
      <w:r w:rsidR="002B44CF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orafenib</w:t>
      </w:r>
      <w:proofErr w:type="spellEnd"/>
      <w:r w:rsidR="002B44CF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5484E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treatment </w:t>
      </w:r>
      <w:r w:rsidR="002B44CF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is </w:t>
      </w:r>
      <w:proofErr w:type="spellStart"/>
      <w:r w:rsidR="00F5484E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not longer</w:t>
      </w:r>
      <w:proofErr w:type="spellEnd"/>
      <w:r w:rsidR="00F5484E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than</w:t>
      </w:r>
      <w:r w:rsidR="002B44CF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</w:t>
      </w:r>
      <w:bookmarkStart w:id="164" w:name="OLE_LINK401"/>
      <w:bookmarkStart w:id="165" w:name="OLE_LINK402"/>
      <w:r w:rsidR="002B44CF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1 year</w:t>
      </w:r>
      <w:bookmarkEnd w:id="164"/>
      <w:bookmarkEnd w:id="165"/>
      <w:r w:rsidR="002B44CF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 xml:space="preserve"> </w:t>
      </w:r>
      <w:bookmarkStart w:id="166" w:name="OLE_LINK71"/>
      <w:bookmarkStart w:id="167" w:name="OLE_LINK72"/>
      <w:r w:rsidR="002B44CF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even after many years of research</w:t>
      </w:r>
      <w:bookmarkEnd w:id="166"/>
      <w:bookmarkEnd w:id="167"/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/>
      </w:r>
      <w:r w:rsidR="000E6D30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&lt;EndNote&gt;&lt;Cite&gt;&lt;Author&gt;Llovet&lt;/Author&gt;&lt;Year&gt;2014&lt;/Year&gt;&lt;RecNum&gt;206&lt;/RecNum&gt;&lt;DisplayText&gt;[18]&lt;/DisplayText&gt;&lt;record&gt;&lt;rec-number&gt;206&lt;/rec-number&gt;&lt;foreign-keys&gt;&lt;key app="EN" db-id="w5a50asvqs0sf8ez0v1pezt7d0dfpfp2frdv"&gt;206&lt;/key&gt;&lt;/foreign-keys&gt;&lt;ref-type name="Journal Article"&gt;17&lt;/ref-type&gt;&lt;contributors&gt;&lt;authors&gt;&lt;author&gt;Llovet, J. M.&lt;/author&gt;&lt;author&gt;Hernandez-Gea, V.&lt;/author&gt;&lt;/authors&gt;&lt;/contributors&gt;&lt;auth-address&gt;Authors&amp;apos; Affiliations: HCC Translational Research Laboratory, Barcelona-Clinic Liver Cancer Group, Institut d&amp;apos;Investigacions Biomediques August Pi i Sunyer (IDIBAPS), Hospital Clinic de Barcelona, Universitat de Barcelona (UB); Institucio Catalana de Recerca i Estudis Avancats, Barcelona, Catalonia, Spain; and Mount Sinai Liver Cancer Program, Division of Liver Diseases, Tisch Cancer Institute, Ichan School of Medicine at Mount Sinai, New York, New York.&lt;/auth-address&gt;&lt;titles&gt;&lt;title&gt;Hepatocellular carcinoma: reasons for phase III failure and novel perspectives on trial design&lt;/title&gt;&lt;secondary-title&gt;Clin Cancer Res&lt;/secondary-title&gt;&lt;alt-title&gt;Clinical cancer research : an official journal of the American Association for Cancer Research&lt;/alt-title&gt;&lt;/titles&gt;&lt;periodical&gt;&lt;full-title&gt;Clin Cancer Res&lt;/full-title&gt;&lt;abbr-1&gt;Clinical cancer research : an official journal of the American Association for Cancer Research&lt;/abbr-1&gt;&lt;/periodical&gt;&lt;alt-periodical&gt;&lt;full-title&gt;Clin Cancer Res&lt;/full-title&gt;&lt;abbr-1&gt;Clinical cancer research : an official journal of the American Association for Cancer Research&lt;/abbr-1&gt;&lt;/alt-periodical&gt;&lt;pages&gt;2072-9&lt;/pages&gt;&lt;volume&gt;20&lt;/volume&gt;&lt;number&gt;8&lt;/number&gt;&lt;edition&gt;2014/03/05&lt;/edition&gt;&lt;dates&gt;&lt;year&gt;2014&lt;/year&gt;&lt;pub-dates&gt;&lt;date&gt;Apr 15&lt;/date&gt;&lt;/pub-dates&gt;&lt;/dates&gt;&lt;isbn&gt;1078-0432 (Print)&amp;#xD;1078-0432 (Linking)&lt;/isbn&gt;&lt;accession-num&gt;24589894&lt;/accession-num&gt;&lt;urls&gt;&lt;related-urls&gt;&lt;url&gt;http://www.ncbi.nlm.nih.gov/pubmed/24589894&lt;/url&gt;&lt;/related-urls&gt;&lt;/urls&gt;&lt;electronic-resource-num&gt;10.1158/1078-0432.CCR-13-0547&lt;/electronic-resource-num&gt;&lt;language&gt;eng&lt;/language&gt;&lt;/record&gt;&lt;/Cite&gt;&lt;/EndNote&gt;</w:instrText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0E6D30" w:rsidRPr="00077B06">
        <w:rPr>
          <w:rFonts w:ascii="Book Antiqua" w:eastAsia="华文行楷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18" w:tooltip="Llovet, 2014 #239" w:history="1">
        <w:r w:rsidR="008B18E2" w:rsidRPr="00077B06">
          <w:rPr>
            <w:rFonts w:ascii="Book Antiqua" w:eastAsia="华文行楷" w:hAnsi="Book Antiqua" w:cs="Times New Roman"/>
            <w:noProof/>
            <w:color w:val="000000" w:themeColor="text1"/>
            <w:kern w:val="0"/>
            <w:sz w:val="24"/>
            <w:szCs w:val="24"/>
            <w:vertAlign w:val="superscript"/>
          </w:rPr>
          <w:t>18</w:t>
        </w:r>
      </w:hyperlink>
      <w:r w:rsidR="000E6D30" w:rsidRPr="00077B06">
        <w:rPr>
          <w:rFonts w:ascii="Book Antiqua" w:eastAsia="华文行楷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8704C7" w:rsidRPr="00077B06">
        <w:rPr>
          <w:rFonts w:ascii="Book Antiqua" w:eastAsia="华文行楷" w:hAnsi="Book Antiqua" w:cs="Times New Roman"/>
          <w:color w:val="000000" w:themeColor="text1"/>
          <w:kern w:val="0"/>
          <w:sz w:val="24"/>
          <w:szCs w:val="24"/>
        </w:rPr>
        <w:t>.</w:t>
      </w:r>
    </w:p>
    <w:p w:rsidR="003B73BF" w:rsidRPr="00077B06" w:rsidRDefault="007A35FA" w:rsidP="00077B06">
      <w:pPr>
        <w:pStyle w:val="a5"/>
        <w:spacing w:line="360" w:lineRule="auto"/>
        <w:ind w:firstLineChars="100" w:firstLine="240"/>
        <w:rPr>
          <w:rFonts w:ascii="Book Antiqua" w:eastAsia="华文行楷" w:hAnsi="Book Antiqua"/>
          <w:color w:val="000000" w:themeColor="text1"/>
          <w:sz w:val="24"/>
          <w:szCs w:val="24"/>
        </w:rPr>
      </w:pPr>
      <w:r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>R</w:t>
      </w:r>
      <w:r w:rsidR="00402231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>esistance</w:t>
      </w:r>
      <w:r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 xml:space="preserve"> to</w:t>
      </w:r>
      <w:r w:rsidR="00402231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 xml:space="preserve"> </w:t>
      </w:r>
      <w:bookmarkStart w:id="168" w:name="OLE_LINK262"/>
      <w:bookmarkStart w:id="169" w:name="OLE_LINK263"/>
      <w:r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>molecularly targeted agent</w:t>
      </w:r>
      <w:bookmarkEnd w:id="168"/>
      <w:bookmarkEnd w:id="169"/>
      <w:r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 xml:space="preserve">s including </w:t>
      </w:r>
      <w:proofErr w:type="spellStart"/>
      <w:r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>sorafenib</w:t>
      </w:r>
      <w:proofErr w:type="spellEnd"/>
      <w:r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 xml:space="preserve"> </w:t>
      </w:r>
      <w:bookmarkStart w:id="170" w:name="OLE_LINK88"/>
      <w:bookmarkStart w:id="171" w:name="OLE_LINK89"/>
      <w:r w:rsidR="00402231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 xml:space="preserve">is a major </w:t>
      </w:r>
      <w:bookmarkEnd w:id="170"/>
      <w:bookmarkEnd w:id="171"/>
      <w:r w:rsidR="00F111DB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>reason causing the failure of anti-cancer therapies</w:t>
      </w:r>
      <w:r w:rsidR="00CB0CF4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 xml:space="preserve"> (Table 2)</w:t>
      </w:r>
      <w:r w:rsidR="00F44C26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PJmFwb3M7Q29ubm9yPC9BdXRob3I+PFllYXI+MjAwNzwv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</w:fldData>
        </w:fldChar>
      </w:r>
      <w:r w:rsidR="000D73BB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F44C26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PJmFwb3M7Q29ubm9yPC9BdXRob3I+PFllYXI+MjAwNzwv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</w:fldData>
        </w:fldChar>
      </w:r>
      <w:r w:rsidR="000D73BB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F44C26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F44C26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0D73BB" w:rsidRPr="00077B06">
        <w:rPr>
          <w:rFonts w:ascii="Book Antiqua" w:eastAsia="华文行楷" w:hAnsi="Book Antiqua"/>
          <w:noProof/>
          <w:color w:val="000000" w:themeColor="text1"/>
          <w:kern w:val="0"/>
          <w:sz w:val="24"/>
          <w:szCs w:val="24"/>
          <w:vertAlign w:val="superscript"/>
        </w:rPr>
        <w:t>[</w:t>
      </w:r>
      <w:hyperlink w:anchor="_ENREF_17" w:tooltip="Zhai, 2013 #210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kern w:val="0"/>
            <w:sz w:val="24"/>
            <w:szCs w:val="24"/>
            <w:vertAlign w:val="superscript"/>
          </w:rPr>
          <w:t>17</w:t>
        </w:r>
      </w:hyperlink>
      <w:r w:rsidR="006C2BAA">
        <w:rPr>
          <w:rFonts w:ascii="Book Antiqua" w:eastAsia="华文行楷" w:hAnsi="Book Antiqua"/>
          <w:noProof/>
          <w:color w:val="000000" w:themeColor="text1"/>
          <w:kern w:val="0"/>
          <w:sz w:val="24"/>
          <w:szCs w:val="24"/>
          <w:vertAlign w:val="superscript"/>
        </w:rPr>
        <w:t>,</w:t>
      </w:r>
      <w:hyperlink w:anchor="_ENREF_19" w:tooltip="O'Connor, 2007 #207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kern w:val="0"/>
            <w:sz w:val="24"/>
            <w:szCs w:val="24"/>
            <w:vertAlign w:val="superscript"/>
          </w:rPr>
          <w:t>19</w:t>
        </w:r>
      </w:hyperlink>
      <w:r w:rsidR="006C2BAA">
        <w:rPr>
          <w:rFonts w:ascii="Book Antiqua" w:eastAsia="华文行楷" w:hAnsi="Book Antiqua"/>
          <w:noProof/>
          <w:color w:val="000000" w:themeColor="text1"/>
          <w:kern w:val="0"/>
          <w:sz w:val="24"/>
          <w:szCs w:val="24"/>
          <w:vertAlign w:val="superscript"/>
        </w:rPr>
        <w:t>,</w:t>
      </w:r>
      <w:hyperlink w:anchor="_ENREF_20" w:tooltip="Bergers, 2008 #208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kern w:val="0"/>
            <w:sz w:val="24"/>
            <w:szCs w:val="24"/>
            <w:vertAlign w:val="superscript"/>
          </w:rPr>
          <w:t>20</w:t>
        </w:r>
      </w:hyperlink>
      <w:r w:rsidR="000D73BB" w:rsidRPr="00077B06">
        <w:rPr>
          <w:rFonts w:ascii="Book Antiqua" w:eastAsia="华文行楷" w:hAnsi="Book Antiqua"/>
          <w:noProof/>
          <w:color w:val="000000" w:themeColor="text1"/>
          <w:kern w:val="0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0E6D30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 xml:space="preserve">. </w:t>
      </w:r>
      <w:r w:rsidR="00F111D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Primary resistance is observed in some HCC patients who are initially not susceptible to </w:t>
      </w:r>
      <w:proofErr w:type="spellStart"/>
      <w:r w:rsidR="00F111D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orafenib</w:t>
      </w:r>
      <w:proofErr w:type="spellEnd"/>
      <w:r w:rsidR="00F111D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therapy d</w:t>
      </w:r>
      <w:r w:rsidR="002F646A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ue to intrinsic indifference. </w:t>
      </w:r>
      <w:r w:rsidR="003E58FD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>After long-term exposure, tumor cells m</w:t>
      </w:r>
      <w:r w:rsidR="00F111DB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>ay</w:t>
      </w:r>
      <w:r w:rsidR="003E58FD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 xml:space="preserve"> gradually </w:t>
      </w:r>
      <w:r w:rsidR="00F111DB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 xml:space="preserve">become </w:t>
      </w:r>
      <w:r w:rsidR="003E58FD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>resistant and/or l</w:t>
      </w:r>
      <w:r w:rsidR="0080377D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>ess susceptible</w:t>
      </w:r>
      <w:r w:rsidR="003E58FD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 xml:space="preserve"> to </w:t>
      </w:r>
      <w:proofErr w:type="spellStart"/>
      <w:r w:rsidR="00EC19C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</w:t>
      </w:r>
      <w:r w:rsidR="003E58F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orafenib</w:t>
      </w:r>
      <w:proofErr w:type="spellEnd"/>
      <w:r w:rsidR="003E58F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, leading to acquired resistance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/>
      </w:r>
      <w:r w:rsidR="000E6D30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Zhai&lt;/Author&gt;&lt;Year&gt;2013&lt;/Year&gt;&lt;RecNum&gt;210&lt;/RecNum&gt;&lt;DisplayText&gt;[17]&lt;/DisplayText&gt;&lt;record&gt;&lt;rec-number&gt;210&lt;/rec-number&gt;&lt;foreign-keys&gt;&lt;key app="EN" db-id="w5a50asvqs0sf8ez0v1pezt7d0dfpfp2frdv"&gt;210&lt;/key&gt;&lt;/foreign-keys&gt;&lt;ref-type name="Journal Article"&gt;17&lt;/ref-type&gt;&lt;contributors&gt;&lt;authors&gt;&lt;author&gt;Zhai, B.&lt;/author&gt;&lt;author&gt;Sun, X. Y.&lt;/author&gt;&lt;/authors&gt;&lt;/contributors&gt;&lt;auth-address&gt;Bo Zhai, Xue-Ying Sun, The Hepatosplenic Surgery Center, Department of General Surgery, The First Affiliated Hospital, Harbin Medical University, Harbin 150001, Heilongjiang Province, China.&lt;/auth-address&gt;&lt;titles&gt;&lt;title&gt;Mechanisms of resistance to sorafenib and the corresponding strategies in hepatocellular carcinoma&lt;/title&gt;&lt;secondary-title&gt;World J Hepatol&lt;/secondary-title&gt;&lt;alt-title&gt;World journal of hepatology&lt;/alt-title&gt;&lt;/titles&gt;&lt;periodical&gt;&lt;full-title&gt;World J Hepatol&lt;/full-title&gt;&lt;abbr-1&gt;World journal of hepatology&lt;/abbr-1&gt;&lt;/periodical&gt;&lt;alt-periodical&gt;&lt;full-title&gt;World J Hepatol&lt;/full-title&gt;&lt;abbr-1&gt;World journal of hepatology&lt;/abbr-1&gt;&lt;/alt-periodical&gt;&lt;pages&gt;345-52&lt;/pages&gt;&lt;volume&gt;5&lt;/volume&gt;&lt;number&gt;7&lt;/number&gt;&lt;edition&gt;2013/07/31&lt;/edition&gt;&lt;dates&gt;&lt;year&gt;2013&lt;/year&gt;&lt;pub-dates&gt;&lt;date&gt;Jul 27&lt;/date&gt;&lt;/pub-dates&gt;&lt;/dates&gt;&lt;isbn&gt;1948-5182 (Electronic)&lt;/isbn&gt;&lt;accession-num&gt;23898367&lt;/accession-num&gt;&lt;urls&gt;&lt;related-urls&gt;&lt;url&gt;http://www.ncbi.nlm.nih.gov/pubmed/23898367&lt;/url&gt;&lt;/related-urls&gt;&lt;/urls&gt;&lt;custom2&gt;3724962&lt;/custom2&gt;&lt;electronic-resource-num&gt;10.4254/wjh.v5.i7.345&lt;/electronic-resource-num&gt;&lt;language&gt;eng&lt;/language&gt;&lt;/record&gt;&lt;/Cite&gt;&lt;/EndNote&gt;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0E6D30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17" w:tooltip="Zhai, 2013 #210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sz w:val="24"/>
            <w:szCs w:val="24"/>
            <w:vertAlign w:val="superscript"/>
          </w:rPr>
          <w:t>17</w:t>
        </w:r>
      </w:hyperlink>
      <w:r w:rsidR="000E6D30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3E58F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. </w:t>
      </w:r>
      <w:bookmarkStart w:id="172" w:name="OLE_LINK234"/>
      <w:bookmarkStart w:id="173" w:name="OLE_LINK247"/>
      <w:bookmarkStart w:id="174" w:name="OLE_LINK123"/>
      <w:bookmarkStart w:id="175" w:name="OLE_LINK124"/>
      <w:r w:rsidR="00387AF5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B</w:t>
      </w:r>
      <w:r w:rsidR="00EC5ABA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oth primary and acquired resistance </w:t>
      </w:r>
      <w:r w:rsidR="0080377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to </w:t>
      </w:r>
      <w:proofErr w:type="spellStart"/>
      <w:r w:rsidR="0080377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orafenib</w:t>
      </w:r>
      <w:proofErr w:type="spellEnd"/>
      <w:r w:rsidR="0080377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80377D" w:rsidRPr="00077B06">
        <w:rPr>
          <w:rFonts w:ascii="Book Antiqua" w:eastAsia="华文行楷" w:hAnsi="Book Antiqua"/>
          <w:color w:val="000000"/>
          <w:sz w:val="24"/>
          <w:szCs w:val="24"/>
        </w:rPr>
        <w:t>ha</w:t>
      </w:r>
      <w:r w:rsidR="00751E24" w:rsidRPr="00077B06">
        <w:rPr>
          <w:rFonts w:ascii="Book Antiqua" w:eastAsia="华文行楷" w:hAnsi="Book Antiqua"/>
          <w:color w:val="000000"/>
          <w:sz w:val="24"/>
          <w:szCs w:val="24"/>
        </w:rPr>
        <w:t>s</w:t>
      </w:r>
      <w:r w:rsidR="0080377D" w:rsidRPr="00077B06">
        <w:rPr>
          <w:rFonts w:ascii="Book Antiqua" w:eastAsia="华文行楷" w:hAnsi="Book Antiqua"/>
          <w:color w:val="000000"/>
          <w:sz w:val="24"/>
          <w:szCs w:val="24"/>
        </w:rPr>
        <w:t xml:space="preserve"> been commonly reported</w:t>
      </w:r>
      <w:r w:rsidR="0080377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bookmarkStart w:id="176" w:name="OLE_LINK125"/>
      <w:bookmarkStart w:id="177" w:name="OLE_LINK126"/>
      <w:bookmarkStart w:id="178" w:name="OLE_LINK403"/>
      <w:bookmarkStart w:id="179" w:name="OLE_LINK404"/>
      <w:bookmarkEnd w:id="172"/>
      <w:bookmarkEnd w:id="173"/>
      <w:r w:rsidR="00EC5ABA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in HCC </w:t>
      </w:r>
      <w:r w:rsidR="0080377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patients</w:t>
      </w:r>
      <w:bookmarkEnd w:id="176"/>
      <w:bookmarkEnd w:id="177"/>
      <w:bookmarkEnd w:id="178"/>
      <w:bookmarkEnd w:id="179"/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CbGl2ZXQtVmFuIEVnZ2VscG9lbDwvQXV0aG9yPjxZZWFy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</w:fldData>
        </w:fldChar>
      </w:r>
      <w:r w:rsidR="008B2502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CbGl2ZXQtVmFuIEVnZ2VscG9lbDwvQXV0aG9yPjxZZWFy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</w:fldData>
        </w:fldChar>
      </w:r>
      <w:r w:rsidR="008B2502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8B2502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21" w:tooltip="Blivet-Van Eggelpoel, 2012 #211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sz w:val="24"/>
            <w:szCs w:val="24"/>
            <w:vertAlign w:val="superscript"/>
          </w:rPr>
          <w:t>21</w:t>
        </w:r>
      </w:hyperlink>
      <w:r w:rsidR="008B2502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EC5ABA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.</w:t>
      </w:r>
      <w:r w:rsidR="00B17E8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proofErr w:type="spellStart"/>
      <w:r w:rsidR="00673E24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Ezzoukhry</w:t>
      </w:r>
      <w:proofErr w:type="spellEnd"/>
      <w:r w:rsidR="00673E24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673E24" w:rsidRPr="00077B06">
        <w:rPr>
          <w:rFonts w:ascii="Book Antiqua" w:eastAsia="华文行楷" w:hAnsi="Book Antiqua"/>
          <w:i/>
          <w:color w:val="000000" w:themeColor="text1"/>
          <w:sz w:val="24"/>
          <w:szCs w:val="24"/>
        </w:rPr>
        <w:t>et al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FenpvdWtocnk8L0F1dGhvcj48WWVhcj4yMDEyPC9ZZWFy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</w:fldData>
        </w:fldChar>
      </w:r>
      <w:r w:rsidR="008B2502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FenpvdWtocnk8L0F1dGhvcj48WWVhcj4yMDEyPC9ZZWFy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</w:fldData>
        </w:fldChar>
      </w:r>
      <w:r w:rsidR="008B2502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8B2502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22" w:tooltip="Ezzoukhry, 2012 #212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sz w:val="24"/>
            <w:szCs w:val="24"/>
            <w:vertAlign w:val="superscript"/>
          </w:rPr>
          <w:t>22</w:t>
        </w:r>
      </w:hyperlink>
      <w:r w:rsidR="008B2502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B17E8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80377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found</w:t>
      </w:r>
      <w:r w:rsidR="00673E24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that HCC cells </w:t>
      </w:r>
      <w:bookmarkStart w:id="180" w:name="OLE_LINK409"/>
      <w:bookmarkStart w:id="181" w:name="OLE_LINK410"/>
      <w:r w:rsidR="0080377D" w:rsidRPr="00077B06">
        <w:rPr>
          <w:rFonts w:ascii="Book Antiqua" w:eastAsia="华文行楷" w:hAnsi="Book Antiqua"/>
          <w:color w:val="000000"/>
          <w:sz w:val="24"/>
          <w:szCs w:val="24"/>
        </w:rPr>
        <w:t>exhibited different susceptibilities</w:t>
      </w:r>
      <w:r w:rsidR="00673E24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to </w:t>
      </w:r>
      <w:proofErr w:type="spellStart"/>
      <w:r w:rsidR="00EC19C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</w:t>
      </w:r>
      <w:r w:rsidR="00673E24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orafenib</w:t>
      </w:r>
      <w:bookmarkEnd w:id="180"/>
      <w:bookmarkEnd w:id="181"/>
      <w:proofErr w:type="spellEnd"/>
      <w:r w:rsidR="0080377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.</w:t>
      </w:r>
      <w:r w:rsidR="00673E24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80377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For example, </w:t>
      </w:r>
      <w:r w:rsidR="00673E24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some HCC cell lines </w:t>
      </w:r>
      <w:r w:rsidR="00C94D1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such as </w:t>
      </w:r>
      <w:r w:rsidR="00751E24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Hep3B and SNU-449</w:t>
      </w:r>
      <w:r w:rsidR="00C94D1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were</w:t>
      </w:r>
      <w:r w:rsidR="001B6D3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inherently resistant to</w:t>
      </w:r>
      <w:r w:rsidR="00673E24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proofErr w:type="spellStart"/>
      <w:r w:rsidR="00EC19C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</w:t>
      </w:r>
      <w:r w:rsidR="00673E24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orafenib</w:t>
      </w:r>
      <w:proofErr w:type="spellEnd"/>
      <w:r w:rsidR="00C94D1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. The authors also</w:t>
      </w:r>
      <w:r w:rsidR="00673E24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showed that </w:t>
      </w:r>
      <w:r w:rsidR="00A62894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activation of the </w:t>
      </w:r>
      <w:r w:rsidR="00673E24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epidermal growth factor receptor (EGFR) </w:t>
      </w:r>
      <w:r w:rsidR="00387AF5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wa</w:t>
      </w:r>
      <w:r w:rsidR="00673E24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s </w:t>
      </w:r>
      <w:bookmarkStart w:id="182" w:name="OLE_LINK411"/>
      <w:bookmarkStart w:id="183" w:name="OLE_LINK412"/>
      <w:r w:rsidR="00673E24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a </w:t>
      </w:r>
      <w:r w:rsidR="001E519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possible</w:t>
      </w:r>
      <w:r w:rsidR="00673E24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673E24" w:rsidRPr="00077B06">
        <w:rPr>
          <w:rFonts w:ascii="Book Antiqua" w:eastAsia="华文行楷" w:hAnsi="Book Antiqua"/>
          <w:color w:val="000000" w:themeColor="text1"/>
          <w:sz w:val="24"/>
          <w:szCs w:val="24"/>
        </w:rPr>
        <w:lastRenderedPageBreak/>
        <w:t>determinant of</w:t>
      </w:r>
      <w:bookmarkEnd w:id="182"/>
      <w:bookmarkEnd w:id="183"/>
      <w:r w:rsidR="00673E24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1E519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inherent</w:t>
      </w:r>
      <w:r w:rsidR="00673E24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resistance of HCC cells to </w:t>
      </w:r>
      <w:proofErr w:type="spellStart"/>
      <w:r w:rsidR="00EC19C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</w:t>
      </w:r>
      <w:r w:rsidR="00673E24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orafenib</w:t>
      </w:r>
      <w:proofErr w:type="spellEnd"/>
      <w:r w:rsidR="00673E24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. </w:t>
      </w:r>
      <w:r w:rsidR="0088065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In an </w:t>
      </w:r>
      <w:r w:rsidR="00880656" w:rsidRPr="00077B06">
        <w:rPr>
          <w:rFonts w:ascii="Book Antiqua" w:eastAsia="华文行楷" w:hAnsi="Book Antiqua"/>
          <w:i/>
          <w:color w:val="000000" w:themeColor="text1"/>
          <w:sz w:val="24"/>
          <w:szCs w:val="24"/>
        </w:rPr>
        <w:t>in vitro</w:t>
      </w:r>
      <w:r w:rsidR="0088065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study</w:t>
      </w:r>
      <w:r w:rsidR="00A62894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,</w:t>
      </w:r>
      <w:r w:rsidR="0088065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Zhang </w:t>
      </w:r>
      <w:r w:rsidR="00880656" w:rsidRPr="00077B06">
        <w:rPr>
          <w:rFonts w:ascii="Book Antiqua" w:eastAsia="华文行楷" w:hAnsi="Book Antiqua"/>
          <w:i/>
          <w:color w:val="000000" w:themeColor="text1"/>
          <w:sz w:val="24"/>
          <w:szCs w:val="24"/>
        </w:rPr>
        <w:t>et al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aaGFuZzwvQXV0aG9yPjxZZWFyPjIwMDk8L1llYXI+PFJl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</w:fldData>
        </w:fldChar>
      </w:r>
      <w:r w:rsidR="008B2502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aaGFuZzwvQXV0aG9yPjxZZWFyPjIwMDk8L1llYXI+PFJl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</w:fldData>
        </w:fldChar>
      </w:r>
      <w:r w:rsidR="008B2502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8B2502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23" w:tooltip="Zhang, 2009 #213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sz w:val="24"/>
            <w:szCs w:val="24"/>
            <w:vertAlign w:val="superscript"/>
          </w:rPr>
          <w:t>23</w:t>
        </w:r>
      </w:hyperlink>
      <w:r w:rsidR="008B2502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B17E8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88065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showed that </w:t>
      </w:r>
      <w:r w:rsidR="009E62F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phosphorylated extracellular signal-regulated kinase (</w:t>
      </w:r>
      <w:proofErr w:type="spellStart"/>
      <w:r w:rsidR="009E62F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pERK</w:t>
      </w:r>
      <w:proofErr w:type="spellEnd"/>
      <w:r w:rsidR="009E62F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) </w:t>
      </w:r>
      <w:r w:rsidR="00A62894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wa</w:t>
      </w:r>
      <w:r w:rsidR="009E62F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s a potential </w:t>
      </w:r>
      <w:bookmarkStart w:id="184" w:name="OLE_LINK417"/>
      <w:bookmarkStart w:id="185" w:name="OLE_LINK418"/>
      <w:r w:rsidR="009E62F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predictor of </w:t>
      </w:r>
      <w:bookmarkEnd w:id="184"/>
      <w:bookmarkEnd w:id="185"/>
      <w:proofErr w:type="spellStart"/>
      <w:r w:rsidR="00EC19C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</w:t>
      </w:r>
      <w:r w:rsidR="009E62F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orafenib</w:t>
      </w:r>
      <w:proofErr w:type="spellEnd"/>
      <w:r w:rsidR="009E62F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7A2F2C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sensitivity </w:t>
      </w:r>
      <w:r w:rsidR="009E62F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in HCC. </w:t>
      </w:r>
      <w:r w:rsidR="00A62894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imilarly</w:t>
      </w:r>
      <w:r w:rsidR="00816E6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, </w:t>
      </w:r>
      <w:proofErr w:type="spellStart"/>
      <w:r w:rsidR="009E62F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Blivet</w:t>
      </w:r>
      <w:proofErr w:type="spellEnd"/>
      <w:r w:rsidR="009E62F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-Van </w:t>
      </w:r>
      <w:proofErr w:type="spellStart"/>
      <w:r w:rsidR="009E62F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Eggelpoël</w:t>
      </w:r>
      <w:proofErr w:type="spellEnd"/>
      <w:r w:rsidR="009E62F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9E62F8" w:rsidRPr="00077B06">
        <w:rPr>
          <w:rFonts w:ascii="Book Antiqua" w:eastAsia="华文行楷" w:hAnsi="Book Antiqua"/>
          <w:i/>
          <w:color w:val="000000" w:themeColor="text1"/>
          <w:sz w:val="24"/>
          <w:szCs w:val="24"/>
        </w:rPr>
        <w:t>et al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CbGl2ZXQtVmFuIEVnZ2VscG9lbDwvQXV0aG9yPjxZZWFy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</w:fldData>
        </w:fldChar>
      </w:r>
      <w:r w:rsidR="008B2502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CbGl2ZXQtVmFuIEVnZ2VscG9lbDwvQXV0aG9yPjxZZWFy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</w:fldData>
        </w:fldChar>
      </w:r>
      <w:r w:rsidR="008B2502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8B2502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21" w:tooltip="Blivet-Van Eggelpoel, 2012 #211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sz w:val="24"/>
            <w:szCs w:val="24"/>
            <w:vertAlign w:val="superscript"/>
          </w:rPr>
          <w:t>21</w:t>
        </w:r>
      </w:hyperlink>
      <w:r w:rsidR="008B2502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B17E8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9E62F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demonstrated that </w:t>
      </w:r>
      <w:r w:rsidR="00816E6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EGFR</w:t>
      </w:r>
      <w:r w:rsidR="009E62F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and </w:t>
      </w:r>
      <w:bookmarkStart w:id="186" w:name="OLE_LINK6"/>
      <w:bookmarkStart w:id="187" w:name="OLE_LINK7"/>
      <w:r w:rsidR="0045651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human epidermal growth factor receptor-3</w:t>
      </w:r>
      <w:bookmarkEnd w:id="186"/>
      <w:bookmarkEnd w:id="187"/>
      <w:r w:rsidR="0045651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816E6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(</w:t>
      </w:r>
      <w:r w:rsidR="0045651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HER-3</w:t>
      </w:r>
      <w:r w:rsidR="00816E6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) </w:t>
      </w:r>
      <w:bookmarkStart w:id="188" w:name="OLE_LINK397"/>
      <w:bookmarkStart w:id="189" w:name="OLE_LINK398"/>
      <w:r w:rsidR="00A62894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reduced the </w:t>
      </w:r>
      <w:r w:rsidR="00A62894" w:rsidRPr="00077B06">
        <w:rPr>
          <w:rFonts w:ascii="Book Antiqua" w:eastAsia="华文行楷" w:hAnsi="Book Antiqua"/>
          <w:color w:val="000000"/>
          <w:sz w:val="24"/>
          <w:szCs w:val="24"/>
        </w:rPr>
        <w:t>susceptibility of HCC cells</w:t>
      </w:r>
      <w:r w:rsidR="009E62F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to</w:t>
      </w:r>
      <w:bookmarkEnd w:id="188"/>
      <w:bookmarkEnd w:id="189"/>
      <w:r w:rsidR="009E62F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proofErr w:type="spellStart"/>
      <w:r w:rsidR="00EC19C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</w:t>
      </w:r>
      <w:r w:rsidR="009E62F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orafenib</w:t>
      </w:r>
      <w:proofErr w:type="spellEnd"/>
      <w:r w:rsidR="009E62F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.</w:t>
      </w:r>
      <w:bookmarkStart w:id="190" w:name="OLE_LINK94"/>
      <w:bookmarkStart w:id="191" w:name="OLE_LINK95"/>
      <w:bookmarkStart w:id="192" w:name="OLE_LINK96"/>
      <w:bookmarkStart w:id="193" w:name="OLE_LINK97"/>
    </w:p>
    <w:p w:rsidR="002C48CC" w:rsidRPr="00077B06" w:rsidRDefault="002C48CC" w:rsidP="006C2BAA">
      <w:pPr>
        <w:pStyle w:val="a5"/>
        <w:spacing w:line="360" w:lineRule="auto"/>
        <w:ind w:firstLineChars="100" w:firstLine="240"/>
        <w:rPr>
          <w:rFonts w:ascii="Book Antiqua" w:eastAsia="华文行楷" w:hAnsi="Book Antiqua"/>
          <w:color w:val="000000" w:themeColor="text1"/>
          <w:sz w:val="24"/>
          <w:szCs w:val="24"/>
        </w:rPr>
      </w:pP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T</w:t>
      </w:r>
      <w:bookmarkStart w:id="194" w:name="OLE_LINK102"/>
      <w:bookmarkStart w:id="195" w:name="OLE_LINK103"/>
      <w:bookmarkStart w:id="196" w:name="OLE_LINK419"/>
      <w:bookmarkStart w:id="197" w:name="OLE_LINK420"/>
      <w:bookmarkStart w:id="198" w:name="OLE_LINK143"/>
      <w:bookmarkStart w:id="199" w:name="OLE_LINK144"/>
      <w:bookmarkStart w:id="200" w:name="OLE_LINK4"/>
      <w:bookmarkStart w:id="201" w:name="OLE_LINK5"/>
      <w:bookmarkEnd w:id="190"/>
      <w:bookmarkEnd w:id="191"/>
      <w:bookmarkEnd w:id="192"/>
      <w:bookmarkEnd w:id="193"/>
      <w:r w:rsidR="00D132EA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he </w:t>
      </w:r>
      <w:r w:rsidR="0038033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exact </w:t>
      </w:r>
      <w:r w:rsidR="00D132EA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molecular mechanisms</w:t>
      </w:r>
      <w:bookmarkEnd w:id="194"/>
      <w:bookmarkEnd w:id="195"/>
      <w:bookmarkEnd w:id="196"/>
      <w:bookmarkEnd w:id="197"/>
      <w:r w:rsidR="00D132EA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38033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underlying</w:t>
      </w:r>
      <w:r w:rsidR="00D132EA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bookmarkEnd w:id="198"/>
      <w:bookmarkEnd w:id="199"/>
      <w:r w:rsidR="0038033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the </w:t>
      </w:r>
      <w:r w:rsidR="00D132EA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acquired resistance to </w:t>
      </w:r>
      <w:proofErr w:type="spellStart"/>
      <w:r w:rsidR="00EC19C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</w:t>
      </w:r>
      <w:r w:rsidR="00D132EA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orafenib</w:t>
      </w:r>
      <w:proofErr w:type="spellEnd"/>
      <w:r w:rsidR="00D132EA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are </w:t>
      </w:r>
      <w:bookmarkEnd w:id="200"/>
      <w:bookmarkEnd w:id="201"/>
      <w:r w:rsidR="0074536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largely unknown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/>
      </w:r>
      <w:r w:rsidR="008B2502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Zhai&lt;/Author&gt;&lt;Year&gt;2013&lt;/Year&gt;&lt;RecNum&gt;210&lt;/RecNum&gt;&lt;DisplayText&gt;[17]&lt;/DisplayText&gt;&lt;record&gt;&lt;rec-number&gt;210&lt;/rec-number&gt;&lt;foreign-keys&gt;&lt;key app="EN" db-id="w5a50asvqs0sf8ez0v1pezt7d0dfpfp2frdv"&gt;210&lt;/key&gt;&lt;/foreign-keys&gt;&lt;ref-type name="Journal Article"&gt;17&lt;/ref-type&gt;&lt;contributors&gt;&lt;authors&gt;&lt;author&gt;Zhai, B.&lt;/author&gt;&lt;author&gt;Sun, X. Y.&lt;/author&gt;&lt;/authors&gt;&lt;/contributors&gt;&lt;auth-address&gt;Bo Zhai, Xue-Ying Sun, The Hepatosplenic Surgery Center, Department of General Surgery, The First Affiliated Hospital, Harbin Medical University, Harbin 150001, Heilongjiang Province, China.&lt;/auth-address&gt;&lt;titles&gt;&lt;title&gt;Mechanisms of resistance to sorafenib and the corresponding strategies in hepatocellular carcinoma&lt;/title&gt;&lt;secondary-title&gt;World J Hepatol&lt;/secondary-title&gt;&lt;alt-title&gt;World journal of hepatology&lt;/alt-title&gt;&lt;/titles&gt;&lt;periodical&gt;&lt;full-title&gt;World J Hepatol&lt;/full-title&gt;&lt;abbr-1&gt;World journal of hepatology&lt;/abbr-1&gt;&lt;/periodical&gt;&lt;alt-periodical&gt;&lt;full-title&gt;World J Hepatol&lt;/full-title&gt;&lt;abbr-1&gt;World journal of hepatology&lt;/abbr-1&gt;&lt;/alt-periodical&gt;&lt;pages&gt;345-52&lt;/pages&gt;&lt;volume&gt;5&lt;/volume&gt;&lt;number&gt;7&lt;/number&gt;&lt;edition&gt;2013/07/31&lt;/edition&gt;&lt;dates&gt;&lt;year&gt;2013&lt;/year&gt;&lt;pub-dates&gt;&lt;date&gt;Jul 27&lt;/date&gt;&lt;/pub-dates&gt;&lt;/dates&gt;&lt;isbn&gt;1948-5182 (Electronic)&lt;/isbn&gt;&lt;accession-num&gt;23898367&lt;/accession-num&gt;&lt;urls&gt;&lt;related-urls&gt;&lt;url&gt;http://www.ncbi.nlm.nih.gov/pubmed/23898367&lt;/url&gt;&lt;/related-urls&gt;&lt;/urls&gt;&lt;custom2&gt;3724962&lt;/custom2&gt;&lt;electronic-resource-num&gt;10.4254/wjh.v5.i7.345&lt;/electronic-resource-num&gt;&lt;language&gt;eng&lt;/language&gt;&lt;/record&gt;&lt;/Cite&gt;&lt;/EndNote&gt;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8B2502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17" w:tooltip="Zhai, 2013 #210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sz w:val="24"/>
            <w:szCs w:val="24"/>
            <w:vertAlign w:val="superscript"/>
          </w:rPr>
          <w:t>17</w:t>
        </w:r>
      </w:hyperlink>
      <w:r w:rsidR="008B2502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D132EA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. </w:t>
      </w:r>
      <w:r w:rsidR="00AB7779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In 2011, Chen </w:t>
      </w:r>
      <w:r w:rsidR="00AB7779" w:rsidRPr="00077B06">
        <w:rPr>
          <w:rFonts w:ascii="Book Antiqua" w:eastAsia="华文行楷" w:hAnsi="Book Antiqua"/>
          <w:i/>
          <w:color w:val="000000" w:themeColor="text1"/>
          <w:sz w:val="24"/>
          <w:szCs w:val="24"/>
        </w:rPr>
        <w:t>et al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DaGVuPC9BdXRob3I+PFllYXI+MjAxMTwvWWVhcj48UmVj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==
</w:fldData>
        </w:fldChar>
      </w:r>
      <w:r w:rsidR="008B2502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DaGVuPC9BdXRob3I+PFllYXI+MjAxMTwvWWVhcj48UmVj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==
</w:fldData>
        </w:fldChar>
      </w:r>
      <w:r w:rsidR="008B2502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8B2502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24" w:tooltip="Chen, 2011 #215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sz w:val="24"/>
            <w:szCs w:val="24"/>
            <w:vertAlign w:val="superscript"/>
          </w:rPr>
          <w:t>24</w:t>
        </w:r>
      </w:hyperlink>
      <w:r w:rsidR="008B2502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B17E8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AB7779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reported that </w:t>
      </w:r>
      <w:r w:rsidR="0074536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activation of </w:t>
      </w:r>
      <w:r w:rsidR="0038033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the </w:t>
      </w:r>
      <w:r w:rsidR="00AB7779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phosphatidylinositol 3-</w:t>
      </w:r>
      <w:bookmarkStart w:id="202" w:name="OLE_LINK111"/>
      <w:bookmarkStart w:id="203" w:name="OLE_LINK119"/>
      <w:r w:rsidR="00AB7779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kinase (PI3K)/</w:t>
      </w:r>
      <w:proofErr w:type="spellStart"/>
      <w:r w:rsidR="00AB7779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Akt</w:t>
      </w:r>
      <w:bookmarkEnd w:id="202"/>
      <w:bookmarkEnd w:id="203"/>
      <w:proofErr w:type="spellEnd"/>
      <w:r w:rsidR="00AB7779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bookmarkStart w:id="204" w:name="OLE_LINK421"/>
      <w:bookmarkStart w:id="205" w:name="OLE_LINK422"/>
      <w:r w:rsidR="00AB7779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signaling pathway </w:t>
      </w:r>
      <w:bookmarkStart w:id="206" w:name="OLE_LINK423"/>
      <w:bookmarkStart w:id="207" w:name="OLE_LINK424"/>
      <w:r w:rsidR="00AB7779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mediates</w:t>
      </w:r>
      <w:bookmarkEnd w:id="204"/>
      <w:bookmarkEnd w:id="205"/>
      <w:r w:rsidR="00AB7779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acquired resistance to </w:t>
      </w:r>
      <w:proofErr w:type="spellStart"/>
      <w:r w:rsidR="00EC19C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</w:t>
      </w:r>
      <w:r w:rsidR="00AB7779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orafenib</w:t>
      </w:r>
      <w:bookmarkEnd w:id="206"/>
      <w:bookmarkEnd w:id="207"/>
      <w:proofErr w:type="spellEnd"/>
      <w:r w:rsidR="00AB7779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in HCC cells. </w:t>
      </w:r>
      <w:r w:rsidR="00970A5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Xia </w:t>
      </w:r>
      <w:r w:rsidR="00970A56" w:rsidRPr="00077B06">
        <w:rPr>
          <w:rFonts w:ascii="Book Antiqua" w:eastAsia="华文行楷" w:hAnsi="Book Antiqua"/>
          <w:i/>
          <w:color w:val="000000" w:themeColor="text1"/>
          <w:sz w:val="24"/>
          <w:szCs w:val="24"/>
        </w:rPr>
        <w:t>et al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YaWE8L0F1dGhvcj48WWVhcj4yMDEzPC9ZZWFyPjxSZWNO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</w:fldData>
        </w:fldChar>
      </w:r>
      <w:r w:rsidR="008B2502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YaWE8L0F1dGhvcj48WWVhcj4yMDEzPC9ZZWFyPjxSZWNO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</w:fldData>
        </w:fldChar>
      </w:r>
      <w:r w:rsidR="008B2502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8B2502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25" w:tooltip="Xia, 2013 #223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sz w:val="24"/>
            <w:szCs w:val="24"/>
            <w:vertAlign w:val="superscript"/>
          </w:rPr>
          <w:t>25</w:t>
        </w:r>
      </w:hyperlink>
      <w:r w:rsidR="008B2502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B17E8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B4099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also </w:t>
      </w:r>
      <w:r w:rsidR="00970A5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showed that </w:t>
      </w:r>
      <w:r w:rsidR="00B4099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activation of </w:t>
      </w:r>
      <w:r w:rsidR="00970A5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the transforming growth factor beta (TGF-β)- and PI3K/</w:t>
      </w:r>
      <w:proofErr w:type="spellStart"/>
      <w:r w:rsidR="00970A5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Akt</w:t>
      </w:r>
      <w:proofErr w:type="spellEnd"/>
      <w:r w:rsidR="00970A5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-signaling pathways </w:t>
      </w:r>
      <w:r w:rsidR="00B4099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led to acquired resistance to </w:t>
      </w:r>
      <w:proofErr w:type="spellStart"/>
      <w:r w:rsidR="00B4099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orafenib</w:t>
      </w:r>
      <w:proofErr w:type="spellEnd"/>
      <w:r w:rsidR="00B4099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970A5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in HCC cells.</w:t>
      </w:r>
      <w:r w:rsidR="00EC19C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2269E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Recently, </w:t>
      </w:r>
      <w:r w:rsidR="003960C5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a number of</w:t>
      </w:r>
      <w:r w:rsidR="002269E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studies </w:t>
      </w:r>
      <w:r w:rsidR="003960C5" w:rsidRPr="00077B06">
        <w:rPr>
          <w:rFonts w:ascii="Book Antiqua" w:eastAsia="华文行楷" w:hAnsi="Book Antiqua"/>
          <w:color w:val="000000"/>
          <w:sz w:val="24"/>
          <w:szCs w:val="24"/>
        </w:rPr>
        <w:t>provided evidence showing</w:t>
      </w:r>
      <w:r w:rsidR="002269E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that many mechanisms such as cancer stem cells (CSCs)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DaGVuPC9BdXRob3I+PFllYXI+MjAxMTwvWWVhcj48UmVj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</w:fldData>
        </w:fldChar>
      </w:r>
      <w:r w:rsidR="008B2502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DaGVuPC9BdXRob3I+PFllYXI+MjAxMTwvWWVhcj48UmVj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</w:fldData>
        </w:fldChar>
      </w:r>
      <w:r w:rsidR="008B2502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8B2502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26" w:tooltip="Chen, 2011 #217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sz w:val="24"/>
            <w:szCs w:val="24"/>
            <w:vertAlign w:val="superscript"/>
          </w:rPr>
          <w:t>26-29</w:t>
        </w:r>
      </w:hyperlink>
      <w:r w:rsidR="008B2502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2269E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, epithelial-mesenchymal transition (EMT)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DaGVuPC9BdXRob3I+PFllYXI+MjAxMTwvWWVhcj48UmVj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</w:fldData>
        </w:fldChar>
      </w:r>
      <w:r w:rsidR="008B2502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DaGVuPC9BdXRob3I+PFllYXI+MjAxMTwvWWVhcj48UmVj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</w:fldData>
        </w:fldChar>
      </w:r>
      <w:r w:rsidR="008B2502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8B2502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25" w:tooltip="Xia, 2013 #223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sz w:val="24"/>
            <w:szCs w:val="24"/>
            <w:vertAlign w:val="superscript"/>
          </w:rPr>
          <w:t>25</w:t>
        </w:r>
      </w:hyperlink>
      <w:r w:rsidR="006C2BAA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,</w:t>
      </w:r>
      <w:hyperlink w:anchor="_ENREF_26" w:tooltip="Chen, 2011 #217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sz w:val="24"/>
            <w:szCs w:val="24"/>
            <w:vertAlign w:val="superscript"/>
          </w:rPr>
          <w:t>26</w:t>
        </w:r>
      </w:hyperlink>
      <w:r w:rsidR="006C2BAA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,</w:t>
      </w:r>
      <w:hyperlink w:anchor="_ENREF_28" w:tooltip="Chow, 2013 #242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sz w:val="24"/>
            <w:szCs w:val="24"/>
            <w:vertAlign w:val="superscript"/>
          </w:rPr>
          <w:t>28-30</w:t>
        </w:r>
      </w:hyperlink>
      <w:r w:rsidR="008B2502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2269E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, </w:t>
      </w:r>
      <w:r w:rsidR="006C2BAA">
        <w:rPr>
          <w:rFonts w:ascii="Book Antiqua" w:eastAsia="华文行楷" w:hAnsi="Book Antiqua"/>
          <w:color w:val="000000" w:themeColor="text1"/>
          <w:sz w:val="24"/>
          <w:szCs w:val="24"/>
        </w:rPr>
        <w:t>autophagy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TaGk8L0F1dGhvcj48WWVhcj4yMDExPC9ZZWFyPjxSZWNO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</w:fldData>
        </w:fldChar>
      </w:r>
      <w:r w:rsidR="00467003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TaGk8L0F1dGhvcj48WWVhcj4yMDExPC9ZZWFyPjxSZWNO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</w:fldData>
        </w:fldChar>
      </w:r>
      <w:r w:rsidR="00467003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467003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31" w:tooltip="Shi, 2011 #226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sz w:val="24"/>
            <w:szCs w:val="24"/>
            <w:vertAlign w:val="superscript"/>
          </w:rPr>
          <w:t>31-34</w:t>
        </w:r>
      </w:hyperlink>
      <w:r w:rsidR="00467003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3960C5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,</w:t>
      </w:r>
      <w:r w:rsidR="00AC31C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6316CA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and </w:t>
      </w:r>
      <w:bookmarkStart w:id="208" w:name="OLE_LINK132"/>
      <w:bookmarkStart w:id="209" w:name="OLE_LINK133"/>
      <w:bookmarkStart w:id="210" w:name="OLE_LINK120"/>
      <w:bookmarkStart w:id="211" w:name="OLE_LINK127"/>
      <w:r w:rsidR="002269E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microenvironment</w:t>
      </w:r>
      <w:bookmarkEnd w:id="208"/>
      <w:bookmarkEnd w:id="209"/>
      <w:r w:rsidR="006316CA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(</w:t>
      </w:r>
      <w:bookmarkStart w:id="212" w:name="OLE_LINK134"/>
      <w:bookmarkStart w:id="213" w:name="OLE_LINK135"/>
      <w:r w:rsidR="006316CA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hypoxic</w:t>
      </w:r>
      <w:bookmarkEnd w:id="212"/>
      <w:bookmarkEnd w:id="213"/>
      <w:r w:rsidR="006316CA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, </w:t>
      </w:r>
      <w:bookmarkStart w:id="214" w:name="OLE_LINK136"/>
      <w:bookmarkStart w:id="215" w:name="OLE_LINK137"/>
      <w:r w:rsidR="006316CA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inflammation</w:t>
      </w:r>
      <w:bookmarkEnd w:id="210"/>
      <w:bookmarkEnd w:id="211"/>
      <w:bookmarkEnd w:id="214"/>
      <w:bookmarkEnd w:id="215"/>
      <w:r w:rsidR="00A357D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, </w:t>
      </w:r>
      <w:bookmarkStart w:id="216" w:name="OLE_LINK140"/>
      <w:bookmarkStart w:id="217" w:name="OLE_LINK141"/>
      <w:r w:rsidR="001146B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and </w:t>
      </w:r>
      <w:r w:rsidR="00A357D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cytokines</w:t>
      </w:r>
      <w:bookmarkEnd w:id="216"/>
      <w:bookmarkEnd w:id="217"/>
      <w:r w:rsidR="006C2BAA">
        <w:rPr>
          <w:rFonts w:ascii="Book Antiqua" w:eastAsia="华文行楷" w:hAnsi="Book Antiqua"/>
          <w:color w:val="000000" w:themeColor="text1"/>
          <w:sz w:val="24"/>
          <w:szCs w:val="24"/>
        </w:rPr>
        <w:t>)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SaWJhdHRpPC9BdXRob3I+PFllYXI+MjAxMjwvWWVhcj48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</w:fldData>
        </w:fldChar>
      </w:r>
      <w:r w:rsidR="00467003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SaWJhdHRpPC9BdXRob3I+PFllYXI+MjAxMjwvWWVhcj48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</w:fldData>
        </w:fldChar>
      </w:r>
      <w:r w:rsidR="00467003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467003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35" w:tooltip="Ribatti, 2012 #230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sz w:val="24"/>
            <w:szCs w:val="24"/>
            <w:vertAlign w:val="superscript"/>
          </w:rPr>
          <w:t>35-38</w:t>
        </w:r>
      </w:hyperlink>
      <w:r w:rsidR="00467003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3960C5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were</w:t>
      </w:r>
      <w:r w:rsidR="002269E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involved in the </w:t>
      </w:r>
      <w:bookmarkStart w:id="218" w:name="OLE_LINK128"/>
      <w:bookmarkStart w:id="219" w:name="OLE_LINK129"/>
      <w:bookmarkStart w:id="220" w:name="OLE_LINK16"/>
      <w:bookmarkStart w:id="221" w:name="OLE_LINK17"/>
      <w:r w:rsidR="002269E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acquired resistance</w:t>
      </w:r>
      <w:bookmarkEnd w:id="218"/>
      <w:bookmarkEnd w:id="219"/>
      <w:r w:rsidR="002269E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to anti</w:t>
      </w:r>
      <w:r w:rsidR="007F6D1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-</w:t>
      </w:r>
      <w:r w:rsidR="002269E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angiogenesis therap</w:t>
      </w:r>
      <w:r w:rsidR="003960C5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ies</w:t>
      </w:r>
      <w:bookmarkEnd w:id="220"/>
      <w:bookmarkEnd w:id="221"/>
      <w:r w:rsidR="003960C5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of</w:t>
      </w:r>
      <w:r w:rsidR="002269E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HCC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aaGFpPC9BdXRob3I+PFllYXI+MjAxMzwvWWVhcj48UmVj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</w:fldData>
        </w:fldChar>
      </w:r>
      <w:r w:rsidR="00467003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aaGFpPC9BdXRob3I+PFllYXI+MjAxMzwvWWVhcj48UmVj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</w:fldData>
        </w:fldChar>
      </w:r>
      <w:r w:rsidR="00467003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467003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17" w:tooltip="Zhai, 2013 #210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sz w:val="24"/>
            <w:szCs w:val="24"/>
            <w:vertAlign w:val="superscript"/>
          </w:rPr>
          <w:t>17</w:t>
        </w:r>
      </w:hyperlink>
      <w:r w:rsidR="006C2BAA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,</w:t>
      </w:r>
      <w:hyperlink w:anchor="_ENREF_39" w:tooltip="Makarova, 2013 #234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sz w:val="24"/>
            <w:szCs w:val="24"/>
            <w:vertAlign w:val="superscript"/>
          </w:rPr>
          <w:t>39</w:t>
        </w:r>
      </w:hyperlink>
      <w:r w:rsidR="00467003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2269E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. In addition, </w:t>
      </w:r>
      <w:proofErr w:type="spellStart"/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Zhai</w:t>
      </w:r>
      <w:proofErr w:type="spellEnd"/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Pr="00077B06">
        <w:rPr>
          <w:rFonts w:ascii="Book Antiqua" w:eastAsia="华文行楷" w:hAnsi="Book Antiqua"/>
          <w:i/>
          <w:color w:val="000000" w:themeColor="text1"/>
          <w:sz w:val="24"/>
          <w:szCs w:val="24"/>
        </w:rPr>
        <w:t>et al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/>
      </w:r>
      <w:r w:rsidR="008B2502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Zhai&lt;/Author&gt;&lt;Year&gt;2013&lt;/Year&gt;&lt;RecNum&gt;210&lt;/RecNum&gt;&lt;DisplayText&gt;[17]&lt;/DisplayText&gt;&lt;record&gt;&lt;rec-number&gt;210&lt;/rec-number&gt;&lt;foreign-keys&gt;&lt;key app="EN" db-id="w5a50asvqs0sf8ez0v1pezt7d0dfpfp2frdv"&gt;210&lt;/key&gt;&lt;/foreign-keys&gt;&lt;ref-type name="Journal Article"&gt;17&lt;/ref-type&gt;&lt;contributors&gt;&lt;authors&gt;&lt;author&gt;Zhai, B.&lt;/author&gt;&lt;author&gt;Sun, X. Y.&lt;/author&gt;&lt;/authors&gt;&lt;/contributors&gt;&lt;auth-address&gt;Bo Zhai, Xue-Ying Sun, The Hepatosplenic Surgery Center, Department of General Surgery, The First Affiliated Hospital, Harbin Medical University, Harbin 150001, Heilongjiang Province, China.&lt;/auth-address&gt;&lt;titles&gt;&lt;title&gt;Mechanisms of resistance to sorafenib and the corresponding strategies in hepatocellular carcinoma&lt;/title&gt;&lt;secondary-title&gt;World J Hepatol&lt;/secondary-title&gt;&lt;alt-title&gt;World journal of hepatology&lt;/alt-title&gt;&lt;/titles&gt;&lt;periodical&gt;&lt;full-title&gt;World J Hepatol&lt;/full-title&gt;&lt;abbr-1&gt;World journal of hepatology&lt;/abbr-1&gt;&lt;/periodical&gt;&lt;alt-periodical&gt;&lt;full-title&gt;World J Hepatol&lt;/full-title&gt;&lt;abbr-1&gt;World journal of hepatology&lt;/abbr-1&gt;&lt;/alt-periodical&gt;&lt;pages&gt;345-52&lt;/pages&gt;&lt;volume&gt;5&lt;/volume&gt;&lt;number&gt;7&lt;/number&gt;&lt;edition&gt;2013/07/31&lt;/edition&gt;&lt;dates&gt;&lt;year&gt;2013&lt;/year&gt;&lt;pub-dates&gt;&lt;date&gt;Jul 27&lt;/date&gt;&lt;/pub-dates&gt;&lt;/dates&gt;&lt;isbn&gt;1948-5182 (Electronic)&lt;/isbn&gt;&lt;accession-num&gt;23898367&lt;/accession-num&gt;&lt;urls&gt;&lt;related-urls&gt;&lt;url&gt;http://www.ncbi.nlm.nih.gov/pubmed/23898367&lt;/url&gt;&lt;/related-urls&gt;&lt;/urls&gt;&lt;custom2&gt;3724962&lt;/custom2&gt;&lt;electronic-resource-num&gt;10.4254/wjh.v5.i7.345&lt;/electronic-resource-num&gt;&lt;language&gt;eng&lt;/language&gt;&lt;/record&gt;&lt;/Cite&gt;&lt;/EndNote&gt;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8B2502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17" w:tooltip="Zhai, 2013 #210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sz w:val="24"/>
            <w:szCs w:val="24"/>
            <w:vertAlign w:val="superscript"/>
          </w:rPr>
          <w:t>17</w:t>
        </w:r>
      </w:hyperlink>
      <w:r w:rsidR="008B2502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B17E8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77607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suggested 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in a review </w:t>
      </w:r>
      <w:r w:rsidR="0077607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article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that </w:t>
      </w:r>
      <w:proofErr w:type="spellStart"/>
      <w:r w:rsidR="00EC19C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orafenib</w:t>
      </w:r>
      <w:proofErr w:type="spellEnd"/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c</w:t>
      </w:r>
      <w:r w:rsidR="0077607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ould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simultaneously</w:t>
      </w:r>
      <w:r w:rsidR="00B17E8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or sequentially </w:t>
      </w:r>
      <w:bookmarkStart w:id="222" w:name="OLE_LINK12"/>
      <w:bookmarkStart w:id="223" w:name="OLE_LINK13"/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activate the addiction switches</w:t>
      </w:r>
      <w:bookmarkEnd w:id="222"/>
      <w:bookmarkEnd w:id="223"/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and</w:t>
      </w:r>
      <w:bookmarkStart w:id="224" w:name="OLE_LINK14"/>
      <w:bookmarkStart w:id="225" w:name="OLE_LINK15"/>
      <w:r w:rsidR="007D7E5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compensatory pathways</w:t>
      </w:r>
      <w:bookmarkEnd w:id="224"/>
      <w:bookmarkEnd w:id="225"/>
      <w:r w:rsidR="002269E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when </w:t>
      </w:r>
      <w:r w:rsidR="0077607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its</w:t>
      </w:r>
      <w:r w:rsidR="002269E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targets were silenced, 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leading to</w:t>
      </w:r>
      <w:r w:rsidR="002269E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acquired resistance.</w:t>
      </w:r>
      <w:r w:rsidR="007D7E5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77607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Taken together</w:t>
      </w:r>
      <w:r w:rsidR="002269E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, the exact mechanisms of </w:t>
      </w:r>
      <w:proofErr w:type="spellStart"/>
      <w:r w:rsidR="0077607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orafenib</w:t>
      </w:r>
      <w:proofErr w:type="spellEnd"/>
      <w:r w:rsidR="0077607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2269E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resistance have not been fully elucidated</w:t>
      </w:r>
      <w:bookmarkStart w:id="226" w:name="OLE_LINK18"/>
      <w:bookmarkStart w:id="227" w:name="OLE_LINK98"/>
      <w:r w:rsidR="002269E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. Therefore, further studies </w:t>
      </w:r>
      <w:r w:rsidR="0077607B" w:rsidRPr="00077B06">
        <w:rPr>
          <w:rFonts w:ascii="Book Antiqua" w:eastAsia="华文行楷" w:hAnsi="Book Antiqua"/>
          <w:color w:val="000000"/>
          <w:sz w:val="24"/>
          <w:szCs w:val="24"/>
        </w:rPr>
        <w:t>should be conducted</w:t>
      </w:r>
      <w:r w:rsidR="002269E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to clarify the biological mechanisms</w:t>
      </w:r>
      <w:r w:rsidR="0077607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, which may further </w:t>
      </w:r>
      <w:r w:rsidR="002269E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improve the therapeutic effect</w:t>
      </w:r>
      <w:r w:rsidR="00BE15D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</w:t>
      </w:r>
      <w:r w:rsidR="002269E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of </w:t>
      </w:r>
      <w:proofErr w:type="spellStart"/>
      <w:r w:rsidR="00EC19C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</w:t>
      </w:r>
      <w:r w:rsidR="002269E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orafenib</w:t>
      </w:r>
      <w:proofErr w:type="spellEnd"/>
      <w:r w:rsidR="002269E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.</w:t>
      </w:r>
    </w:p>
    <w:bookmarkEnd w:id="174"/>
    <w:bookmarkEnd w:id="175"/>
    <w:bookmarkEnd w:id="226"/>
    <w:bookmarkEnd w:id="227"/>
    <w:p w:rsidR="006326E0" w:rsidRPr="00077B06" w:rsidRDefault="005B7194" w:rsidP="006C2BAA">
      <w:pPr>
        <w:pStyle w:val="a5"/>
        <w:spacing w:line="360" w:lineRule="auto"/>
        <w:ind w:firstLineChars="100" w:firstLine="240"/>
        <w:rPr>
          <w:rFonts w:ascii="Book Antiqua" w:eastAsia="华文行楷" w:hAnsi="Book Antiqua"/>
          <w:color w:val="000000" w:themeColor="text1"/>
          <w:sz w:val="24"/>
          <w:szCs w:val="24"/>
        </w:rPr>
      </w:pP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The discovery and development of </w:t>
      </w:r>
      <w:proofErr w:type="spellStart"/>
      <w:r w:rsidR="00EC19C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orafenib</w:t>
      </w:r>
      <w:proofErr w:type="spellEnd"/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ha</w:t>
      </w:r>
      <w:r w:rsidR="007F2C5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ve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paved the way </w:t>
      </w:r>
      <w:r w:rsidR="007F2C5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to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the development of </w:t>
      </w:r>
      <w:bookmarkStart w:id="228" w:name="OLE_LINK145"/>
      <w:bookmarkStart w:id="229" w:name="OLE_LINK146"/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new anti</w:t>
      </w:r>
      <w:r w:rsidR="007F6D1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-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angiogenesis drugs for</w:t>
      </w:r>
      <w:bookmarkEnd w:id="228"/>
      <w:bookmarkEnd w:id="229"/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advanced HCC or for whom </w:t>
      </w:r>
      <w:proofErr w:type="spellStart"/>
      <w:r w:rsidR="00EC19C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orafenib</w:t>
      </w:r>
      <w:proofErr w:type="spellEnd"/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EC19C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f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ailed. </w:t>
      </w:r>
      <w:r w:rsidR="004567F5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More recently, many </w:t>
      </w:r>
      <w:bookmarkStart w:id="230" w:name="OLE_LINK147"/>
      <w:bookmarkStart w:id="231" w:name="OLE_LINK148"/>
      <w:r w:rsidR="004567F5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clinical trials</w:t>
      </w:r>
      <w:bookmarkEnd w:id="230"/>
      <w:bookmarkEnd w:id="231"/>
      <w:r w:rsidR="004567F5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are conducted </w:t>
      </w:r>
      <w:r w:rsidR="004567F5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>all over the world</w:t>
      </w:r>
      <w:r w:rsidR="004567F5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, but the problem still exists. </w:t>
      </w:r>
      <w:bookmarkStart w:id="232" w:name="OLE_LINK152"/>
      <w:bookmarkStart w:id="233" w:name="OLE_LINK153"/>
      <w:r w:rsidR="00E87E8E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D</w:t>
      </w:r>
      <w:r w:rsidR="00732C4E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ue to</w:t>
      </w:r>
      <w:bookmarkStart w:id="234" w:name="OLE_LINK138"/>
      <w:bookmarkStart w:id="235" w:name="OLE_LINK139"/>
      <w:bookmarkStart w:id="236" w:name="OLE_LINK151"/>
      <w:r w:rsidR="007D7E5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7F2C5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good results from</w:t>
      </w:r>
      <w:r w:rsidR="00E87E8E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preclinical and early-phase studies</w:t>
      </w:r>
      <w:bookmarkEnd w:id="232"/>
      <w:bookmarkEnd w:id="233"/>
      <w:bookmarkEnd w:id="234"/>
      <w:bookmarkEnd w:id="235"/>
      <w:bookmarkEnd w:id="236"/>
      <w:r w:rsidR="00E87E8E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, some other molecular</w:t>
      </w:r>
      <w:r w:rsidR="00EC19C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ly</w:t>
      </w:r>
      <w:r w:rsidR="00E87E8E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targeted drugs have been applied as </w:t>
      </w:r>
      <w:r w:rsidR="007F2C5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the </w:t>
      </w:r>
      <w:r w:rsidR="00E87E8E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second-line treatment for advanced HCC </w:t>
      </w:r>
      <w:r w:rsidR="007F2C5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when </w:t>
      </w:r>
      <w:proofErr w:type="spellStart"/>
      <w:r w:rsidR="00EC19C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</w:t>
      </w:r>
      <w:r w:rsidR="00E87E8E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orafenib</w:t>
      </w:r>
      <w:proofErr w:type="spellEnd"/>
      <w:r w:rsidR="007F2C5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treatment fails</w:t>
      </w:r>
      <w:r w:rsidR="00E87E8E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. In </w:t>
      </w:r>
      <w:r w:rsidR="007F2C5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a number of </w:t>
      </w:r>
      <w:r w:rsidR="00E87E8E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large-scale randomized </w:t>
      </w:r>
      <w:r w:rsidR="00A018F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phase 3 </w:t>
      </w:r>
      <w:r w:rsidR="00E87E8E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trials, unfortunately, </w:t>
      </w:r>
      <w:r w:rsidR="00E87E8E" w:rsidRPr="00077B06">
        <w:rPr>
          <w:rFonts w:ascii="Book Antiqua" w:eastAsia="华文行楷" w:hAnsi="Book Antiqua"/>
          <w:color w:val="000000" w:themeColor="text1"/>
          <w:sz w:val="24"/>
          <w:szCs w:val="24"/>
        </w:rPr>
        <w:lastRenderedPageBreak/>
        <w:t xml:space="preserve">none of them have </w:t>
      </w:r>
      <w:bookmarkStart w:id="237" w:name="OLE_LINK155"/>
      <w:bookmarkStart w:id="238" w:name="OLE_LINK156"/>
      <w:r w:rsidR="00E87E8E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hown</w:t>
      </w:r>
      <w:r w:rsidR="007D7E5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F5044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urvival benefits</w:t>
      </w:r>
      <w:bookmarkEnd w:id="237"/>
      <w:bookmarkEnd w:id="238"/>
      <w:r w:rsidR="007D7E5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2B44CF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in the first-line (</w:t>
      </w:r>
      <w:bookmarkStart w:id="239" w:name="OLE_LINK43"/>
      <w:bookmarkStart w:id="240" w:name="OLE_LINK44"/>
      <w:proofErr w:type="spellStart"/>
      <w:r w:rsidR="002B44CF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brivanib</w:t>
      </w:r>
      <w:proofErr w:type="spellEnd"/>
      <w:r w:rsidR="002B44CF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, </w:t>
      </w:r>
      <w:proofErr w:type="spellStart"/>
      <w:r w:rsidR="002B44CF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unitinib</w:t>
      </w:r>
      <w:proofErr w:type="spellEnd"/>
      <w:r w:rsidR="002B44CF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,</w:t>
      </w:r>
      <w:bookmarkEnd w:id="239"/>
      <w:bookmarkEnd w:id="240"/>
      <w:r w:rsidR="002B44CF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bookmarkStart w:id="241" w:name="OLE_LINK253"/>
      <w:bookmarkStart w:id="242" w:name="OLE_LINK254"/>
      <w:proofErr w:type="spellStart"/>
      <w:r w:rsidR="002B44CF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erlotinib</w:t>
      </w:r>
      <w:bookmarkEnd w:id="241"/>
      <w:bookmarkEnd w:id="242"/>
      <w:proofErr w:type="spellEnd"/>
      <w:r w:rsidR="002B44CF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, and </w:t>
      </w:r>
      <w:proofErr w:type="spellStart"/>
      <w:r w:rsidR="002B44CF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linifanib</w:t>
      </w:r>
      <w:proofErr w:type="spellEnd"/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Kb2huc29uPC9BdXRob3I+PFllYXI+MjAxMzwvWWVhcj48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</w:fldData>
        </w:fldChar>
      </w:r>
      <w:r w:rsidR="008B18E2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Kb2huc29uPC9BdXRob3I+PFllYXI+MjAxMzwvWWVhcj48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</w:fldData>
        </w:fldChar>
      </w:r>
      <w:r w:rsidR="008B18E2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8B18E2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40" w:tooltip="Johnson, 2013 #235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sz w:val="24"/>
            <w:szCs w:val="24"/>
            <w:vertAlign w:val="superscript"/>
          </w:rPr>
          <w:t>40-42</w:t>
        </w:r>
      </w:hyperlink>
      <w:r w:rsidR="008B18E2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2B44CF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) or second-line (</w:t>
      </w:r>
      <w:proofErr w:type="spellStart"/>
      <w:r w:rsidR="002B44CF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brivanib</w:t>
      </w:r>
      <w:proofErr w:type="spellEnd"/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MbG92ZXQ8L0F1dGhvcj48WWVhcj4yMDEzPC9ZZWFyPjxS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</w:fldData>
        </w:fldChar>
      </w:r>
      <w:r w:rsidR="000D73BB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MbG92ZXQ8L0F1dGhvcj48WWVhcj4yMDEzPC9ZZWFyPjxS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</w:fldData>
        </w:fldChar>
      </w:r>
      <w:r w:rsidR="000D73BB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0D73BB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43" w:tooltip="Llovet, 2013 #237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sz w:val="24"/>
            <w:szCs w:val="24"/>
            <w:vertAlign w:val="superscript"/>
          </w:rPr>
          <w:t>43</w:t>
        </w:r>
      </w:hyperlink>
      <w:r w:rsidR="000D73BB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C17A04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, </w:t>
      </w:r>
      <w:proofErr w:type="spellStart"/>
      <w:r w:rsidR="00C17A04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everolimus</w:t>
      </w:r>
      <w:proofErr w:type="spellEnd"/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aaHU8L0F1dGhvcj48WWVhcj4yMDE0PC9ZZWFyPjxSZWNO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==
</w:fldData>
        </w:fldChar>
      </w:r>
      <w:r w:rsidR="000D73BB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aaHU8L0F1dGhvcj48WWVhcj4yMDE0PC9ZZWFyPjxSZWNO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==
</w:fldData>
        </w:fldChar>
      </w:r>
      <w:r w:rsidR="000D73BB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0D73BB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44" w:tooltip="Zhu, 2014 #259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sz w:val="24"/>
            <w:szCs w:val="24"/>
            <w:vertAlign w:val="superscript"/>
          </w:rPr>
          <w:t>44</w:t>
        </w:r>
      </w:hyperlink>
      <w:r w:rsidR="000D73BB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2B44CF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) setting after </w:t>
      </w:r>
      <w:proofErr w:type="spellStart"/>
      <w:r w:rsidR="00EC19C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</w:t>
      </w:r>
      <w:r w:rsidR="002B44CF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orafenib</w:t>
      </w:r>
      <w:proofErr w:type="spellEnd"/>
      <w:r w:rsidR="002B44CF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progression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QYXRlbDwvQXV0aG9yPjxZZWFyPjIwMTQ8L1llYXI+PFJl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</w:fldData>
        </w:fldChar>
      </w:r>
      <w:r w:rsidR="000D73BB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QYXRlbDwvQXV0aG9yPjxZZWFyPjIwMTQ8L1llYXI+PFJl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</w:fldData>
        </w:fldChar>
      </w:r>
      <w:r w:rsidR="000D73BB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0D73BB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18" w:tooltip="Llovet, 2014 #239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sz w:val="24"/>
            <w:szCs w:val="24"/>
            <w:vertAlign w:val="superscript"/>
          </w:rPr>
          <w:t>18</w:t>
        </w:r>
      </w:hyperlink>
      <w:r w:rsidR="006C2BAA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,</w:t>
      </w:r>
      <w:hyperlink w:anchor="_ENREF_45" w:tooltip="Patel, 2014 #238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sz w:val="24"/>
            <w:szCs w:val="24"/>
            <w:vertAlign w:val="superscript"/>
          </w:rPr>
          <w:t>45</w:t>
        </w:r>
      </w:hyperlink>
      <w:r w:rsidR="000D73BB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2B44CF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. </w:t>
      </w:r>
    </w:p>
    <w:p w:rsidR="002B44CF" w:rsidRDefault="00C600C6" w:rsidP="006C2BAA">
      <w:pPr>
        <w:pStyle w:val="a5"/>
        <w:spacing w:line="360" w:lineRule="auto"/>
        <w:ind w:firstLineChars="100" w:firstLine="240"/>
        <w:rPr>
          <w:rFonts w:ascii="Book Antiqua" w:eastAsia="华文行楷" w:hAnsi="Book Antiqua"/>
          <w:color w:val="000000" w:themeColor="text1"/>
          <w:sz w:val="24"/>
          <w:szCs w:val="24"/>
        </w:rPr>
      </w:pP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Furthermore, it was proposed that anti</w:t>
      </w:r>
      <w:r w:rsidR="007D7E5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-</w:t>
      </w:r>
      <w:proofErr w:type="spellStart"/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angiogenic</w:t>
      </w:r>
      <w:proofErr w:type="spellEnd"/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therap</w:t>
      </w:r>
      <w:r w:rsidR="00FD0821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ies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bookmarkStart w:id="243" w:name="OLE_LINK178"/>
      <w:bookmarkStart w:id="244" w:name="OLE_LINK179"/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may </w:t>
      </w:r>
      <w:bookmarkEnd w:id="243"/>
      <w:bookmarkEnd w:id="244"/>
      <w:r w:rsidR="00FD0821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cause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tumor progression and metastasis. </w:t>
      </w:r>
      <w:proofErr w:type="spellStart"/>
      <w:r w:rsidR="009B031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Ebos</w:t>
      </w:r>
      <w:proofErr w:type="spellEnd"/>
      <w:r w:rsidR="009B031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9B0313" w:rsidRPr="00077B06">
        <w:rPr>
          <w:rFonts w:ascii="Book Antiqua" w:eastAsia="华文行楷" w:hAnsi="Book Antiqua"/>
          <w:i/>
          <w:color w:val="000000" w:themeColor="text1"/>
          <w:sz w:val="24"/>
          <w:szCs w:val="24"/>
        </w:rPr>
        <w:t>et al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/>
      </w:r>
      <w:r w:rsidR="000D73BB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Ebos&lt;/Author&gt;&lt;Year&gt;2009&lt;/Year&gt;&lt;RecNum&gt;240&lt;/RecNum&gt;&lt;DisplayText&gt;[46]&lt;/DisplayText&gt;&lt;record&gt;&lt;rec-number&gt;240&lt;/rec-number&gt;&lt;foreign-keys&gt;&lt;key app="EN" db-id="w5a50asvqs0sf8ez0v1pezt7d0dfpfp2frdv"&gt;240&lt;/key&gt;&lt;/foreign-keys&gt;&lt;ref-type name="Journal Article"&gt;17&lt;/ref-type&gt;&lt;contributors&gt;&lt;authors&gt;&lt;author&gt;Ebos, J. M.&lt;/author&gt;&lt;author&gt;Lee, C. R.&lt;/author&gt;&lt;author&gt;Cruz-Munoz, W.&lt;/author&gt;&lt;author&gt;Bjarnason, G. A.&lt;/author&gt;&lt;author&gt;Christensen, J. G.&lt;/author&gt;&lt;author&gt;Kerbel, R. S.&lt;/author&gt;&lt;/authors&gt;&lt;/contributors&gt;&lt;auth-address&gt;Molecular and Cellular Biology Research, Sunnybrook Health Sciences Centre, Toronto, ON M4N 3M5, Canada.&lt;/auth-address&gt;&lt;titles&gt;&lt;title&gt;Accelerated metastasis after short-term treatment with a potent inhibitor of tumor angiogenesis&lt;/title&gt;&lt;secondary-title&gt;Cancer Cell&lt;/secondary-title&gt;&lt;alt-title&gt;Cancer cell&lt;/alt-title&gt;&lt;/titles&gt;&lt;periodical&gt;&lt;full-title&gt;Cancer Cell&lt;/full-title&gt;&lt;abbr-1&gt;Cancer cell&lt;/abbr-1&gt;&lt;/periodical&gt;&lt;alt-periodical&gt;&lt;full-title&gt;Cancer Cell&lt;/full-title&gt;&lt;abbr-1&gt;Cancer cell&lt;/abbr-1&gt;&lt;/alt-periodical&gt;&lt;pages&gt;232-9&lt;/pages&gt;&lt;volume&gt;15&lt;/volume&gt;&lt;number&gt;3&lt;/number&gt;&lt;edition&gt;2009/03/03&lt;/edition&gt;&lt;keywords&gt;&lt;keyword&gt;Angiogenesis Inhibitors/*adverse effects&lt;/keyword&gt;&lt;keyword&gt;Animals&lt;/keyword&gt;&lt;keyword&gt;Humans&lt;/keyword&gt;&lt;keyword&gt;Indoles/*adverse effects&lt;/keyword&gt;&lt;keyword&gt;Mice&lt;/keyword&gt;&lt;keyword&gt;Neoplasm Metastasis/*pathology&lt;/keyword&gt;&lt;keyword&gt;Neoplasms/*drug therapy&lt;/keyword&gt;&lt;keyword&gt;Neovascularization, Pathologic/drug therapy&lt;/keyword&gt;&lt;keyword&gt;Pyrroles/*adverse effects&lt;/keyword&gt;&lt;keyword&gt;Xenograft Model Antitumor Assays&lt;/keyword&gt;&lt;/keywords&gt;&lt;dates&gt;&lt;year&gt;2009&lt;/year&gt;&lt;pub-dates&gt;&lt;date&gt;Mar 3&lt;/date&gt;&lt;/pub-dates&gt;&lt;/dates&gt;&lt;isbn&gt;1878-3686 (Electronic)&amp;#xD;1535-6108 (Linking)&lt;/isbn&gt;&lt;accession-num&gt;19249681&lt;/accession-num&gt;&lt;work-type&gt;Research Support, Non-U.S. Gov&amp;apos;t&lt;/work-type&gt;&lt;urls&gt;&lt;related-urls&gt;&lt;url&gt;http://www.ncbi.nlm.nih.gov/pubmed/19249681&lt;/url&gt;&lt;/related-urls&gt;&lt;/urls&gt;&lt;electronic-resource-num&gt;10.1016/j.ccr.2009.01.021&lt;/electronic-resource-num&gt;&lt;language&gt;eng&lt;/language&gt;&lt;/record&gt;&lt;/Cite&gt;&lt;/EndNote&gt;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0D73BB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46" w:tooltip="Ebos, 2009 #240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sz w:val="24"/>
            <w:szCs w:val="24"/>
            <w:vertAlign w:val="superscript"/>
          </w:rPr>
          <w:t>46</w:t>
        </w:r>
      </w:hyperlink>
      <w:r w:rsidR="000D73BB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7D7E5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9B031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reported that </w:t>
      </w:r>
      <w:bookmarkStart w:id="245" w:name="OLE_LINK427"/>
      <w:bookmarkStart w:id="246" w:name="OLE_LINK428"/>
      <w:proofErr w:type="spellStart"/>
      <w:r w:rsidR="009B031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unitinib</w:t>
      </w:r>
      <w:bookmarkEnd w:id="245"/>
      <w:bookmarkEnd w:id="246"/>
      <w:proofErr w:type="spellEnd"/>
      <w:r w:rsidR="009B031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5C7EF1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(a VEGFR/PDGFR kinase inhibitor) </w:t>
      </w:r>
      <w:bookmarkStart w:id="247" w:name="OLE_LINK180"/>
      <w:bookmarkStart w:id="248" w:name="OLE_LINK181"/>
      <w:r w:rsidR="00FD0821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promoted</w:t>
      </w:r>
      <w:r w:rsidR="007F04E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tumor growth and metastasis </w:t>
      </w:r>
      <w:bookmarkEnd w:id="247"/>
      <w:bookmarkEnd w:id="248"/>
      <w:r w:rsidR="007F04E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after </w:t>
      </w:r>
      <w:r w:rsidR="00FD0821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a </w:t>
      </w:r>
      <w:r w:rsidR="007F04E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short-term </w:t>
      </w:r>
      <w:r w:rsidR="0042310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application</w:t>
      </w:r>
      <w:r w:rsidR="007F04E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. Similarly, </w:t>
      </w:r>
      <w:proofErr w:type="spellStart"/>
      <w:r w:rsidR="007F04E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Pàez-Ribes</w:t>
      </w:r>
      <w:proofErr w:type="spellEnd"/>
      <w:r w:rsidR="007F04E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7F04E0" w:rsidRPr="00077B06">
        <w:rPr>
          <w:rFonts w:ascii="Book Antiqua" w:eastAsia="华文行楷" w:hAnsi="Book Antiqua"/>
          <w:i/>
          <w:color w:val="000000" w:themeColor="text1"/>
          <w:sz w:val="24"/>
          <w:szCs w:val="24"/>
        </w:rPr>
        <w:t>et al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QYWV6LVJpYmVzPC9BdXRob3I+PFllYXI+MjAwOTwvWWVh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</w:fldData>
        </w:fldChar>
      </w:r>
      <w:r w:rsidR="000D73BB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QYWV6LVJpYmVzPC9BdXRob3I+PFllYXI+MjAwOTwvWWVh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</w:fldData>
        </w:fldChar>
      </w:r>
      <w:r w:rsidR="000D73BB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0D73BB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47" w:tooltip="Paez-Ribes, 2009 #241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sz w:val="24"/>
            <w:szCs w:val="24"/>
            <w:vertAlign w:val="superscript"/>
          </w:rPr>
          <w:t>47</w:t>
        </w:r>
      </w:hyperlink>
      <w:r w:rsidR="000D73BB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7D7E52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t xml:space="preserve"> </w:t>
      </w:r>
      <w:r w:rsidR="007F04E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demonstrated that </w:t>
      </w:r>
      <w:bookmarkStart w:id="249" w:name="OLE_LINK429"/>
      <w:bookmarkStart w:id="250" w:name="OLE_LINK430"/>
      <w:r w:rsidR="0042310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application of </w:t>
      </w:r>
      <w:proofErr w:type="spellStart"/>
      <w:r w:rsidR="007F04E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angiogen</w:t>
      </w:r>
      <w:r w:rsidR="005C7EF1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ic</w:t>
      </w:r>
      <w:proofErr w:type="spellEnd"/>
      <w:r w:rsidR="007F04E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bookmarkStart w:id="251" w:name="OLE_LINK431"/>
      <w:bookmarkStart w:id="252" w:name="OLE_LINK432"/>
      <w:r w:rsidR="007F04E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inhibitors targeting</w:t>
      </w:r>
      <w:bookmarkStart w:id="253" w:name="OLE_LINK433"/>
      <w:bookmarkStart w:id="254" w:name="OLE_LINK434"/>
      <w:r w:rsidR="007F04E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the </w:t>
      </w:r>
      <w:bookmarkStart w:id="255" w:name="OLE_LINK182"/>
      <w:bookmarkStart w:id="256" w:name="OLE_LINK183"/>
      <w:r w:rsidR="007F04E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VEGF</w:t>
      </w:r>
      <w:bookmarkEnd w:id="255"/>
      <w:bookmarkEnd w:id="256"/>
      <w:r w:rsidR="007F04E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5C7EF1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signaling </w:t>
      </w:r>
      <w:r w:rsidR="007F04E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pathway</w:t>
      </w:r>
      <w:bookmarkEnd w:id="249"/>
      <w:bookmarkEnd w:id="250"/>
      <w:bookmarkEnd w:id="251"/>
      <w:bookmarkEnd w:id="252"/>
      <w:bookmarkEnd w:id="253"/>
      <w:bookmarkEnd w:id="254"/>
      <w:r w:rsidR="007F04E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bookmarkStart w:id="257" w:name="OLE_LINK435"/>
      <w:bookmarkStart w:id="258" w:name="OLE_LINK436"/>
      <w:r w:rsidR="007F04E0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>elicit malignant progression</w:t>
      </w:r>
      <w:bookmarkEnd w:id="257"/>
      <w:bookmarkEnd w:id="258"/>
      <w:r w:rsidR="007F04E0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 xml:space="preserve"> of tumors to increased </w:t>
      </w:r>
      <w:bookmarkStart w:id="259" w:name="OLE_LINK437"/>
      <w:bookmarkStart w:id="260" w:name="OLE_LINK438"/>
      <w:r w:rsidR="007F04E0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>local invasion</w:t>
      </w:r>
      <w:bookmarkEnd w:id="259"/>
      <w:bookmarkEnd w:id="260"/>
      <w:r w:rsidR="00D3670C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>, lymphatic and distant metastasis</w:t>
      </w:r>
      <w:r w:rsidR="007F04E0" w:rsidRPr="00077B06">
        <w:rPr>
          <w:rFonts w:ascii="Book Antiqua" w:eastAsia="华文行楷" w:hAnsi="Book Antiqua"/>
          <w:color w:val="000000" w:themeColor="text1"/>
          <w:kern w:val="0"/>
          <w:sz w:val="24"/>
          <w:szCs w:val="24"/>
        </w:rPr>
        <w:t xml:space="preserve">. </w:t>
      </w:r>
      <w:r w:rsidR="0042310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Recently, </w:t>
      </w:r>
      <w:r w:rsidR="007F04E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Chow</w:t>
      </w:r>
      <w:r w:rsidR="009B031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9B0313" w:rsidRPr="00077B06">
        <w:rPr>
          <w:rFonts w:ascii="Book Antiqua" w:eastAsia="华文行楷" w:hAnsi="Book Antiqua"/>
          <w:i/>
          <w:color w:val="000000" w:themeColor="text1"/>
          <w:sz w:val="24"/>
          <w:szCs w:val="24"/>
        </w:rPr>
        <w:t>et al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DaG93PC9BdXRob3I+PFllYXI+MjAxMzwvWWVhcj48UmVj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</w:fldData>
        </w:fldChar>
      </w:r>
      <w:r w:rsidR="00F0777F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DaG93PC9BdXRob3I+PFllYXI+MjAxMzwvWWVhcj48UmVj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</w:fldData>
        </w:fldChar>
      </w:r>
      <w:r w:rsidR="00F0777F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F0777F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28" w:tooltip="Chow, 2013 #242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sz w:val="24"/>
            <w:szCs w:val="24"/>
            <w:vertAlign w:val="superscript"/>
          </w:rPr>
          <w:t>28</w:t>
        </w:r>
      </w:hyperlink>
      <w:r w:rsidR="00F0777F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7D7E5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42310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reported</w:t>
      </w:r>
      <w:r w:rsidR="009B031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that</w:t>
      </w:r>
      <w:r w:rsidR="007F04E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advanced HCC </w:t>
      </w:r>
      <w:bookmarkStart w:id="261" w:name="OLE_LINK413"/>
      <w:bookmarkStart w:id="262" w:name="OLE_LINK414"/>
      <w:r w:rsidR="007F04E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patients with acquired resistance</w:t>
      </w:r>
      <w:bookmarkEnd w:id="261"/>
      <w:bookmarkEnd w:id="262"/>
      <w:r w:rsidR="007F04E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1E519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to </w:t>
      </w:r>
      <w:proofErr w:type="spellStart"/>
      <w:r w:rsidR="001E519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orafenib</w:t>
      </w:r>
      <w:proofErr w:type="spellEnd"/>
      <w:r w:rsidR="001E519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bookmarkStart w:id="263" w:name="OLE_LINK415"/>
      <w:bookmarkStart w:id="264" w:name="OLE_LINK416"/>
      <w:r w:rsidR="001E519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might</w:t>
      </w:r>
      <w:r w:rsidR="007F04E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have enhanced tumor growth </w:t>
      </w:r>
      <w:r w:rsidR="001E519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properties </w:t>
      </w:r>
      <w:r w:rsidR="007F04E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or </w:t>
      </w:r>
      <w:bookmarkEnd w:id="263"/>
      <w:bookmarkEnd w:id="264"/>
      <w:r w:rsidR="001E519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metastatic potential</w:t>
      </w:r>
      <w:r w:rsidR="0042310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</w:t>
      </w:r>
      <w:r w:rsidR="007F04E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. </w:t>
      </w:r>
      <w:r w:rsidR="00076348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Therefore, </w:t>
      </w:r>
      <w:bookmarkStart w:id="265" w:name="OLE_LINK157"/>
      <w:bookmarkStart w:id="266" w:name="OLE_LINK158"/>
      <w:r w:rsidR="00DC51D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understand</w:t>
      </w:r>
      <w:r w:rsidR="00BE4171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ing</w:t>
      </w:r>
      <w:r w:rsidR="00DC51D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the </w:t>
      </w:r>
      <w:r w:rsidR="00BE4171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molecular </w:t>
      </w:r>
      <w:r w:rsidR="00DC51D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mechanisms </w:t>
      </w:r>
      <w:r w:rsidR="00BE4171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underlying </w:t>
      </w:r>
      <w:bookmarkStart w:id="267" w:name="OLE_LINK167"/>
      <w:bookmarkStart w:id="268" w:name="OLE_LINK168"/>
      <w:r w:rsidR="00BE4171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anti-angiogenesis</w:t>
      </w:r>
      <w:bookmarkEnd w:id="267"/>
      <w:bookmarkEnd w:id="268"/>
      <w:r w:rsidR="00BE4171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therapy</w:t>
      </w:r>
      <w:r w:rsidR="00DC51D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bookmarkStart w:id="269" w:name="OLE_LINK174"/>
      <w:bookmarkStart w:id="270" w:name="OLE_LINK175"/>
      <w:r w:rsidR="00DC51D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resistance </w:t>
      </w:r>
      <w:bookmarkEnd w:id="269"/>
      <w:bookmarkEnd w:id="270"/>
      <w:r w:rsidR="00BE4171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may allow us</w:t>
      </w:r>
      <w:r w:rsidR="00DC51D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bookmarkStart w:id="271" w:name="OLE_LINK264"/>
      <w:bookmarkStart w:id="272" w:name="OLE_LINK265"/>
      <w:r w:rsidR="00DC51D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to identify key molecular targets</w:t>
      </w:r>
      <w:bookmarkEnd w:id="271"/>
      <w:bookmarkEnd w:id="272"/>
      <w:r w:rsidR="00DC51D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for </w:t>
      </w:r>
      <w:r w:rsidR="00BE4171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efficient </w:t>
      </w:r>
      <w:r w:rsidR="00DC51D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anti</w:t>
      </w:r>
      <w:r w:rsidR="007F6D1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-</w:t>
      </w:r>
      <w:r w:rsidR="00DC51D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angiogenesis therapy.</w:t>
      </w:r>
    </w:p>
    <w:p w:rsidR="00A50EFE" w:rsidRPr="00077B06" w:rsidRDefault="00A50EFE" w:rsidP="006C2BAA">
      <w:pPr>
        <w:pStyle w:val="a5"/>
        <w:spacing w:line="360" w:lineRule="auto"/>
        <w:ind w:firstLineChars="100" w:firstLine="240"/>
        <w:rPr>
          <w:rFonts w:ascii="Book Antiqua" w:eastAsia="华文行楷" w:hAnsi="Book Antiqua"/>
          <w:color w:val="000000" w:themeColor="text1"/>
          <w:sz w:val="24"/>
          <w:szCs w:val="24"/>
        </w:rPr>
      </w:pPr>
    </w:p>
    <w:p w:rsidR="001E5DA9" w:rsidRPr="00077B06" w:rsidRDefault="001E5DA9" w:rsidP="00077B06">
      <w:pPr>
        <w:autoSpaceDE w:val="0"/>
        <w:autoSpaceDN w:val="0"/>
        <w:adjustRightInd w:val="0"/>
        <w:spacing w:line="360" w:lineRule="auto"/>
        <w:rPr>
          <w:rFonts w:ascii="Book Antiqua" w:eastAsia="华文行楷" w:hAnsi="Book Antiqua"/>
          <w:color w:val="000000" w:themeColor="text1"/>
          <w:sz w:val="24"/>
          <w:szCs w:val="24"/>
        </w:rPr>
      </w:pPr>
      <w:r w:rsidRPr="00077B06">
        <w:rPr>
          <w:rFonts w:ascii="Book Antiqua" w:eastAsia="华文行楷" w:hAnsi="Book Antiqua"/>
          <w:b/>
          <w:sz w:val="24"/>
          <w:szCs w:val="24"/>
        </w:rPr>
        <w:t xml:space="preserve">NEW MECHANISMS OF </w:t>
      </w:r>
      <w:r w:rsidR="00467BB1" w:rsidRPr="00077B06">
        <w:rPr>
          <w:rFonts w:ascii="Book Antiqua" w:eastAsia="华文行楷" w:hAnsi="Book Antiqua"/>
          <w:b/>
          <w:sz w:val="24"/>
          <w:szCs w:val="24"/>
        </w:rPr>
        <w:t>RESISTANCE TO ANTI-ANGIOGEN</w:t>
      </w:r>
      <w:r w:rsidR="00BE4171" w:rsidRPr="00077B06">
        <w:rPr>
          <w:rFonts w:ascii="Book Antiqua" w:eastAsia="华文行楷" w:hAnsi="Book Antiqua"/>
          <w:b/>
          <w:sz w:val="24"/>
          <w:szCs w:val="24"/>
        </w:rPr>
        <w:t>I</w:t>
      </w:r>
      <w:r w:rsidR="00467BB1" w:rsidRPr="00077B06">
        <w:rPr>
          <w:rFonts w:ascii="Book Antiqua" w:eastAsia="华文行楷" w:hAnsi="Book Antiqua"/>
          <w:b/>
          <w:sz w:val="24"/>
          <w:szCs w:val="24"/>
        </w:rPr>
        <w:t>C DRUGS</w:t>
      </w:r>
    </w:p>
    <w:p w:rsidR="00DC51D0" w:rsidRDefault="007C1E5D" w:rsidP="00077B06">
      <w:pPr>
        <w:pStyle w:val="a5"/>
        <w:spacing w:line="360" w:lineRule="auto"/>
        <w:rPr>
          <w:rFonts w:ascii="Book Antiqua" w:eastAsia="华文行楷" w:hAnsi="Book Antiqua"/>
          <w:color w:val="000000" w:themeColor="text1"/>
          <w:sz w:val="24"/>
          <w:szCs w:val="24"/>
        </w:rPr>
      </w:pP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During the </w:t>
      </w:r>
      <w:r w:rsidR="00BE4171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l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ast five years, </w:t>
      </w:r>
      <w:bookmarkStart w:id="273" w:name="OLE_LINK170"/>
      <w:bookmarkStart w:id="274" w:name="OLE_LINK171"/>
      <w:r w:rsidR="00BE4171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increas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ing</w:t>
      </w:r>
      <w:r w:rsidR="00F24DDE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evidence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BE4171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uggest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ed that </w:t>
      </w:r>
      <w:bookmarkStart w:id="275" w:name="OLE_LINK164"/>
      <w:bookmarkStart w:id="276" w:name="OLE_LINK165"/>
      <w:bookmarkEnd w:id="273"/>
      <w:bookmarkEnd w:id="274"/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tumor-derived endothelial cells</w:t>
      </w:r>
      <w:bookmarkEnd w:id="275"/>
      <w:bookmarkEnd w:id="276"/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(</w:t>
      </w:r>
      <w:bookmarkStart w:id="277" w:name="OLE_LINK166"/>
      <w:bookmarkStart w:id="278" w:name="OLE_LINK341"/>
      <w:bookmarkStart w:id="279" w:name="OLE_LINK342"/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TEC</w:t>
      </w:r>
      <w:bookmarkEnd w:id="277"/>
      <w:r w:rsidR="00CF5F2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</w:t>
      </w:r>
      <w:bookmarkEnd w:id="278"/>
      <w:bookmarkEnd w:id="279"/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)</w:t>
      </w:r>
      <w:r w:rsidR="00BE4171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, which exhibit</w:t>
      </w:r>
      <w:bookmarkStart w:id="280" w:name="OLE_LINK440"/>
      <w:bookmarkStart w:id="281" w:name="OLE_LINK441"/>
      <w:r w:rsidR="00F51FCC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D3670C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distinct histologic appearance 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compared </w:t>
      </w:r>
      <w:bookmarkEnd w:id="280"/>
      <w:bookmarkEnd w:id="281"/>
      <w:r w:rsidR="00F51FCC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to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normal endothelial cells (</w:t>
      </w:r>
      <w:bookmarkStart w:id="282" w:name="OLE_LINK176"/>
      <w:bookmarkStart w:id="283" w:name="OLE_LINK177"/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NEC</w:t>
      </w:r>
      <w:bookmarkEnd w:id="282"/>
      <w:bookmarkEnd w:id="283"/>
      <w:r w:rsidR="00CF5F2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)</w:t>
      </w:r>
      <w:r w:rsidR="00F51FCC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,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bookmarkStart w:id="284" w:name="OLE_LINK172"/>
      <w:bookmarkStart w:id="285" w:name="OLE_LINK173"/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may </w:t>
      </w:r>
      <w:bookmarkEnd w:id="284"/>
      <w:bookmarkEnd w:id="285"/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contribute to the </w:t>
      </w:r>
      <w:bookmarkStart w:id="286" w:name="OLE_LINK184"/>
      <w:bookmarkStart w:id="287" w:name="OLE_LINK185"/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resistance of anti</w:t>
      </w:r>
      <w:r w:rsidR="007D7E5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-</w:t>
      </w:r>
      <w:proofErr w:type="spellStart"/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angiogenic</w:t>
      </w:r>
      <w:proofErr w:type="spellEnd"/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therap</w:t>
      </w:r>
      <w:bookmarkEnd w:id="286"/>
      <w:bookmarkEnd w:id="287"/>
      <w:r w:rsidR="00F51FCC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ies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IaWRhPC9BdXRob3I+PFllYXI+MjAwODwvWWVhcj48UmVj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</w:fldData>
        </w:fldChar>
      </w:r>
      <w:r w:rsidR="000D73BB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IaWRhPC9BdXRob3I+PFllYXI+MjAwODwvWWVhcj48UmVj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</w:fldData>
        </w:fldChar>
      </w:r>
      <w:r w:rsidR="000D73BB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0D73BB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48" w:tooltip="Hida, 2008 #243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sz w:val="24"/>
            <w:szCs w:val="24"/>
            <w:vertAlign w:val="superscript"/>
          </w:rPr>
          <w:t>48</w:t>
        </w:r>
      </w:hyperlink>
      <w:r w:rsidR="00A50EFE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,</w:t>
      </w:r>
      <w:hyperlink w:anchor="_ENREF_49" w:tooltip="Bussolati, 2010 #244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sz w:val="24"/>
            <w:szCs w:val="24"/>
            <w:vertAlign w:val="superscript"/>
          </w:rPr>
          <w:t>49</w:t>
        </w:r>
      </w:hyperlink>
      <w:r w:rsidR="000D73BB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CF5F2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.</w:t>
      </w:r>
      <w:r w:rsidR="00042239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In 2009, </w:t>
      </w:r>
      <w:proofErr w:type="spellStart"/>
      <w:r w:rsidR="00E4103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Xiong</w:t>
      </w:r>
      <w:proofErr w:type="spellEnd"/>
      <w:r w:rsidR="00E4103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E4103D" w:rsidRPr="00077B06">
        <w:rPr>
          <w:rFonts w:ascii="Book Antiqua" w:eastAsia="华文行楷" w:hAnsi="Book Antiqua"/>
          <w:i/>
          <w:color w:val="000000" w:themeColor="text1"/>
          <w:sz w:val="24"/>
          <w:szCs w:val="24"/>
        </w:rPr>
        <w:t>et al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YaW9uZzwvQXV0aG9yPjxZZWFyPjIwMDk8L1llYXI+PFJl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</w:fldData>
        </w:fldChar>
      </w:r>
      <w:r w:rsidR="000D73BB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YaW9uZzwvQXV0aG9yPjxZZWFyPjIwMDk8L1llYXI+PFJl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</w:fldData>
        </w:fldChar>
      </w:r>
      <w:r w:rsidR="000D73BB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0D73BB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50" w:tooltip="Xiong, 2009 #245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sz w:val="24"/>
            <w:szCs w:val="24"/>
            <w:vertAlign w:val="superscript"/>
          </w:rPr>
          <w:t>50</w:t>
        </w:r>
      </w:hyperlink>
      <w:r w:rsidR="000D73BB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66349E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E4103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reported that TECs </w:t>
      </w:r>
      <w:r w:rsidR="00F51FCC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in human HCC tissues </w:t>
      </w:r>
      <w:bookmarkStart w:id="288" w:name="OLE_LINK442"/>
      <w:bookmarkStart w:id="289" w:name="OLE_LINK443"/>
      <w:r w:rsidR="00F51FCC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had higher</w:t>
      </w:r>
      <w:r w:rsidR="00E4103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proofErr w:type="spellStart"/>
      <w:r w:rsidR="00E4103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angiogenic</w:t>
      </w:r>
      <w:proofErr w:type="spellEnd"/>
      <w:r w:rsidR="00E4103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bookmarkEnd w:id="288"/>
      <w:bookmarkEnd w:id="289"/>
      <w:r w:rsidR="00D77344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capacity</w:t>
      </w:r>
      <w:r w:rsidR="00E4103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and </w:t>
      </w:r>
      <w:proofErr w:type="spellStart"/>
      <w:r w:rsidR="00EC19C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</w:t>
      </w:r>
      <w:r w:rsidR="005144D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orafenib</w:t>
      </w:r>
      <w:proofErr w:type="spellEnd"/>
      <w:r w:rsidR="00EC19CB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E4103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resistance </w:t>
      </w:r>
      <w:r w:rsidR="00CA1D9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than</w:t>
      </w:r>
      <w:r w:rsidR="00E4103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NECs. </w:t>
      </w:r>
      <w:bookmarkStart w:id="290" w:name="OLE_LINK187"/>
      <w:bookmarkStart w:id="291" w:name="OLE_LINK188"/>
      <w:r w:rsidR="000748A9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</w:t>
      </w:r>
      <w:r w:rsidR="00A27C7C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ome researchers have concluded that</w:t>
      </w:r>
      <w:bookmarkStart w:id="292" w:name="OLE_LINK189"/>
      <w:bookmarkStart w:id="293" w:name="OLE_LINK190"/>
      <w:bookmarkEnd w:id="290"/>
      <w:bookmarkEnd w:id="291"/>
      <w:r w:rsidR="0066349E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A27C7C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TECs</w:t>
      </w:r>
      <w:bookmarkEnd w:id="292"/>
      <w:bookmarkEnd w:id="293"/>
      <w:r w:rsidR="00A27C7C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can acquire </w:t>
      </w:r>
      <w:bookmarkStart w:id="294" w:name="OLE_LINK444"/>
      <w:bookmarkStart w:id="295" w:name="OLE_LINK445"/>
      <w:r w:rsidR="00D77344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molecular </w:t>
      </w:r>
      <w:bookmarkStart w:id="296" w:name="OLE_LINK446"/>
      <w:bookmarkStart w:id="297" w:name="OLE_LINK447"/>
      <w:r w:rsidR="00A27C7C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cytogenetic abnormalities</w:t>
      </w:r>
      <w:bookmarkEnd w:id="294"/>
      <w:bookmarkEnd w:id="295"/>
      <w:r w:rsidR="00A27C7C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bookmarkEnd w:id="296"/>
      <w:bookmarkEnd w:id="297"/>
      <w:r w:rsidR="00A27C7C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in tumor microenvironment</w:t>
      </w:r>
      <w:r w:rsidR="000748A9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;</w:t>
      </w:r>
      <w:r w:rsidR="00A27C7C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0748A9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however, </w:t>
      </w:r>
      <w:r w:rsidR="00A27C7C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the molecular mechanisms underlying the resistance of TECs to anti</w:t>
      </w:r>
      <w:r w:rsidR="007D7E5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-</w:t>
      </w:r>
      <w:proofErr w:type="spellStart"/>
      <w:r w:rsidR="00A27C7C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angiogenic</w:t>
      </w:r>
      <w:proofErr w:type="spellEnd"/>
      <w:r w:rsidR="00A27C7C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therap</w:t>
      </w:r>
      <w:r w:rsidR="005634E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ies</w:t>
      </w:r>
      <w:r w:rsidR="00A27C7C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remain largely unknown. </w:t>
      </w:r>
      <w:bookmarkStart w:id="298" w:name="OLE_LINK201"/>
      <w:bookmarkStart w:id="299" w:name="OLE_LINK202"/>
      <w:bookmarkStart w:id="300" w:name="OLE_LINK199"/>
      <w:bookmarkStart w:id="301" w:name="OLE_LINK200"/>
      <w:bookmarkStart w:id="302" w:name="OLE_LINK191"/>
      <w:bookmarkStart w:id="303" w:name="OLE_LINK192"/>
      <w:r w:rsidR="009F18D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Attempts to resolve this dilemma have resulted in</w:t>
      </w:r>
      <w:bookmarkStart w:id="304" w:name="OLE_LINK203"/>
      <w:bookmarkStart w:id="305" w:name="OLE_LINK204"/>
      <w:bookmarkEnd w:id="298"/>
      <w:bookmarkEnd w:id="299"/>
      <w:r w:rsidR="0066349E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9F18D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the </w:t>
      </w:r>
      <w:bookmarkEnd w:id="300"/>
      <w:bookmarkEnd w:id="301"/>
      <w:r w:rsidR="0029352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discovery of </w:t>
      </w:r>
      <w:proofErr w:type="spellStart"/>
      <w:r w:rsidR="0011416D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transdifferentiation</w:t>
      </w:r>
      <w:bookmarkEnd w:id="302"/>
      <w:bookmarkEnd w:id="303"/>
      <w:bookmarkEnd w:id="304"/>
      <w:bookmarkEnd w:id="305"/>
      <w:proofErr w:type="spellEnd"/>
      <w:r w:rsidR="009F18D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of tumor cells to vascular endothelial cells. In 2010, </w:t>
      </w:r>
      <w:bookmarkStart w:id="306" w:name="OLE_LINK205"/>
      <w:bookmarkStart w:id="307" w:name="OLE_LINK206"/>
      <w:r w:rsidR="009F18D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Wang </w:t>
      </w:r>
      <w:r w:rsidR="009F18D3" w:rsidRPr="00077B06">
        <w:rPr>
          <w:rFonts w:ascii="Book Antiqua" w:eastAsia="华文行楷" w:hAnsi="Book Antiqua"/>
          <w:i/>
          <w:color w:val="000000" w:themeColor="text1"/>
          <w:sz w:val="24"/>
          <w:szCs w:val="24"/>
        </w:rPr>
        <w:t>et al</w:t>
      </w:r>
      <w:bookmarkEnd w:id="306"/>
      <w:bookmarkEnd w:id="307"/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XYW5nPC9BdXRob3I+PFllYXI+MjAxMDwvWWVhcj48UmVj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==
</w:fldData>
        </w:fldChar>
      </w:r>
      <w:r w:rsidR="000D73BB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XYW5nPC9BdXRob3I+PFllYXI+MjAxMDwvWWVhcj48UmVj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==
</w:fldData>
        </w:fldChar>
      </w:r>
      <w:r w:rsidR="000D73BB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0D73BB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51" w:tooltip="Wang, 2010 #246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sz w:val="24"/>
            <w:szCs w:val="24"/>
            <w:vertAlign w:val="superscript"/>
          </w:rPr>
          <w:t>51</w:t>
        </w:r>
      </w:hyperlink>
      <w:r w:rsidR="000D73BB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66349E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9F18D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and Ricci-</w:t>
      </w:r>
      <w:proofErr w:type="spellStart"/>
      <w:r w:rsidR="009F18D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Vitiani</w:t>
      </w:r>
      <w:proofErr w:type="spellEnd"/>
      <w:r w:rsidR="009F18D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9F18D3" w:rsidRPr="00077B06">
        <w:rPr>
          <w:rFonts w:ascii="Book Antiqua" w:eastAsia="华文行楷" w:hAnsi="Book Antiqua"/>
          <w:i/>
          <w:color w:val="000000" w:themeColor="text1"/>
          <w:sz w:val="24"/>
          <w:szCs w:val="24"/>
        </w:rPr>
        <w:t>et al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SaWNjaS1WaXRpYW5pPC9BdXRob3I+PFllYXI+MjAxMDwv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</w:fldData>
        </w:fldChar>
      </w:r>
      <w:r w:rsidR="000D73BB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SaWNjaS1WaXRpYW5pPC9BdXRob3I+PFllYXI+MjAxMDwv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</w:fldData>
        </w:fldChar>
      </w:r>
      <w:r w:rsidR="000D73BB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0D73BB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52" w:tooltip="Ricci-Vitiani, 2010 #247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sz w:val="24"/>
            <w:szCs w:val="24"/>
            <w:vertAlign w:val="superscript"/>
          </w:rPr>
          <w:t>52</w:t>
        </w:r>
      </w:hyperlink>
      <w:r w:rsidR="000D73BB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66349E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9F18D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provide</w:t>
      </w:r>
      <w:r w:rsidR="005634E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d</w:t>
      </w:r>
      <w:r w:rsidR="009F18D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strong evidence </w:t>
      </w:r>
      <w:r w:rsidR="005634E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showing </w:t>
      </w:r>
      <w:r w:rsidR="009F18D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that </w:t>
      </w:r>
      <w:bookmarkStart w:id="308" w:name="OLE_LINK450"/>
      <w:bookmarkStart w:id="309" w:name="OLE_LINK451"/>
      <w:bookmarkStart w:id="310" w:name="OLE_LINK448"/>
      <w:bookmarkStart w:id="311" w:name="OLE_LINK449"/>
      <w:r w:rsidR="009459EA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a </w:t>
      </w:r>
      <w:bookmarkEnd w:id="308"/>
      <w:bookmarkEnd w:id="309"/>
      <w:r w:rsidR="005634E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number</w:t>
      </w:r>
      <w:r w:rsidR="009F18D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of</w:t>
      </w:r>
      <w:bookmarkEnd w:id="310"/>
      <w:bookmarkEnd w:id="311"/>
      <w:r w:rsidR="009F18D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TECs that contribute to blood vessels in glioblastoma w</w:t>
      </w:r>
      <w:r w:rsidR="005634E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ere</w:t>
      </w:r>
      <w:r w:rsidR="009F18D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transdifferentiated from tumor stem-like </w:t>
      </w:r>
      <w:r w:rsidR="009F18D3" w:rsidRPr="00077B06">
        <w:rPr>
          <w:rFonts w:ascii="Book Antiqua" w:eastAsia="华文行楷" w:hAnsi="Book Antiqua"/>
          <w:color w:val="000000" w:themeColor="text1"/>
          <w:sz w:val="24"/>
          <w:szCs w:val="24"/>
        </w:rPr>
        <w:lastRenderedPageBreak/>
        <w:t xml:space="preserve">cells. </w:t>
      </w:r>
      <w:r w:rsidR="00FE5B3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Wang </w:t>
      </w:r>
      <w:r w:rsidR="00FE5B37" w:rsidRPr="00077B06">
        <w:rPr>
          <w:rFonts w:ascii="Book Antiqua" w:eastAsia="华文行楷" w:hAnsi="Book Antiqua"/>
          <w:i/>
          <w:color w:val="000000" w:themeColor="text1"/>
          <w:sz w:val="24"/>
          <w:szCs w:val="24"/>
        </w:rPr>
        <w:t>et al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XYW5nPC9BdXRob3I+PFllYXI+MjAxMDwvWWVhcj48UmVj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==
</w:fldData>
        </w:fldChar>
      </w:r>
      <w:r w:rsidR="000D73BB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XYW5nPC9BdXRob3I+PFllYXI+MjAxMDwvWWVhcj48UmVj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==
</w:fldData>
        </w:fldChar>
      </w:r>
      <w:r w:rsidR="000D73BB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0D73BB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51" w:tooltip="Wang, 2010 #246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sz w:val="24"/>
            <w:szCs w:val="24"/>
            <w:vertAlign w:val="superscript"/>
          </w:rPr>
          <w:t>51</w:t>
        </w:r>
      </w:hyperlink>
      <w:r w:rsidR="000D73BB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467BB1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FE5B3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also showed that </w:t>
      </w:r>
      <w:bookmarkStart w:id="312" w:name="OLE_LINK207"/>
      <w:bookmarkStart w:id="313" w:name="OLE_LINK208"/>
      <w:r w:rsidR="00FE5B3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blocking </w:t>
      </w:r>
      <w:bookmarkEnd w:id="312"/>
      <w:bookmarkEnd w:id="313"/>
      <w:r w:rsidR="00FE5B3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the VEGF/VEGFR2 signaling pathway inhibit</w:t>
      </w:r>
      <w:r w:rsidR="007820BF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ed</w:t>
      </w:r>
      <w:r w:rsidR="00FE5B3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the maturation of tumor endothelial progenitors into endotheli</w:t>
      </w:r>
      <w:r w:rsidR="007A5F99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a</w:t>
      </w:r>
      <w:r w:rsidR="00FE5B3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but not the differentiation of tumor stem-like cells into endothelial progenitors, </w:t>
      </w:r>
      <w:r w:rsidR="009459EA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while</w:t>
      </w:r>
      <w:r w:rsidR="00FE5B3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05140E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the initial differentiation of tumor stem-like cells to endothelial progenitor cells</w:t>
      </w:r>
      <w:r w:rsidR="002440C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was regulated by Notch1</w:t>
      </w:r>
      <w:r w:rsidR="00FE5B3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.</w:t>
      </w:r>
      <w:r w:rsidR="004F0A8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Consistently, Li </w:t>
      </w:r>
      <w:bookmarkStart w:id="314" w:name="OLE_LINK219"/>
      <w:bookmarkStart w:id="315" w:name="OLE_LINK220"/>
      <w:r w:rsidR="004F0A80" w:rsidRPr="00077B06">
        <w:rPr>
          <w:rFonts w:ascii="Book Antiqua" w:eastAsia="华文行楷" w:hAnsi="Book Antiqua"/>
          <w:i/>
          <w:color w:val="000000" w:themeColor="text1"/>
          <w:sz w:val="24"/>
          <w:szCs w:val="24"/>
        </w:rPr>
        <w:t xml:space="preserve">et </w:t>
      </w:r>
      <w:proofErr w:type="gramStart"/>
      <w:r w:rsidR="004F0A80" w:rsidRPr="00077B06">
        <w:rPr>
          <w:rFonts w:ascii="Book Antiqua" w:eastAsia="华文行楷" w:hAnsi="Book Antiqua"/>
          <w:i/>
          <w:color w:val="000000" w:themeColor="text1"/>
          <w:sz w:val="24"/>
          <w:szCs w:val="24"/>
        </w:rPr>
        <w:t>al</w:t>
      </w:r>
      <w:proofErr w:type="gramEnd"/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MaTwvQXV0aG9yPjxZZWFyPjIwMTE8L1llYXI+PFJlY051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</w:fldData>
        </w:fldChar>
      </w:r>
      <w:r w:rsidR="000D73BB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MaTwvQXV0aG9yPjxZZWFyPjIwMTE8L1llYXI+PFJlY051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</w:fldData>
        </w:fldChar>
      </w:r>
      <w:r w:rsidR="000D73BB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0D73BB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53" w:tooltip="Li, 2011 #248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sz w:val="24"/>
            <w:szCs w:val="24"/>
            <w:vertAlign w:val="superscript"/>
          </w:rPr>
          <w:t>53</w:t>
        </w:r>
      </w:hyperlink>
      <w:r w:rsidR="000D73BB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66349E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4F0A8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reported that</w:t>
      </w:r>
      <w:bookmarkEnd w:id="314"/>
      <w:bookmarkEnd w:id="315"/>
      <w:r w:rsidR="004F0A8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bookmarkStart w:id="316" w:name="OLE_LINK91"/>
      <w:bookmarkStart w:id="317" w:name="OLE_LINK92"/>
      <w:r w:rsidR="00257F8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Delta-like ligand 4 (</w:t>
      </w:r>
      <w:r w:rsidR="004F0A8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Dll4</w:t>
      </w:r>
      <w:bookmarkEnd w:id="316"/>
      <w:bookmarkEnd w:id="317"/>
      <w:r w:rsidR="00257F86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;</w:t>
      </w:r>
      <w:r w:rsidR="004F0A8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a novel Notch ligand)-Notch signaling mediate</w:t>
      </w:r>
      <w:r w:rsidR="002440C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d</w:t>
      </w:r>
      <w:r w:rsidR="004F0A8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t</w:t>
      </w:r>
      <w:r w:rsidR="002440C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he</w:t>
      </w:r>
      <w:r w:rsidR="004F0A8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resistance to VEGF inhibitor </w:t>
      </w:r>
      <w:proofErr w:type="spellStart"/>
      <w:r w:rsidR="004F0A8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bevacizumab</w:t>
      </w:r>
      <w:proofErr w:type="spellEnd"/>
      <w:r w:rsidR="004F0A8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and Dll4-expressing tumors were resistant to a VEGFR targeting </w:t>
      </w:r>
      <w:proofErr w:type="spellStart"/>
      <w:r w:rsidR="004F0A8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multikinase</w:t>
      </w:r>
      <w:proofErr w:type="spellEnd"/>
      <w:r w:rsidR="004F0A8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inhibitor </w:t>
      </w:r>
      <w:r w:rsidR="004F0A80" w:rsidRPr="00077B06">
        <w:rPr>
          <w:rFonts w:ascii="Book Antiqua" w:eastAsia="华文行楷" w:hAnsi="Book Antiqua"/>
          <w:i/>
          <w:color w:val="000000" w:themeColor="text1"/>
          <w:sz w:val="24"/>
          <w:szCs w:val="24"/>
        </w:rPr>
        <w:t>in vivo</w:t>
      </w:r>
      <w:r w:rsidR="004F0A8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. </w:t>
      </w:r>
      <w:bookmarkStart w:id="318" w:name="OLE_LINK217"/>
      <w:bookmarkStart w:id="319" w:name="OLE_LINK218"/>
      <w:bookmarkStart w:id="320" w:name="OLE_LINK223"/>
      <w:bookmarkStart w:id="321" w:name="OLE_LINK224"/>
      <w:r w:rsidR="004F0A8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Furthermore, </w:t>
      </w:r>
      <w:bookmarkEnd w:id="318"/>
      <w:bookmarkEnd w:id="319"/>
      <w:r w:rsidR="004F0A8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it has also been shown that</w:t>
      </w:r>
      <w:bookmarkEnd w:id="320"/>
      <w:bookmarkEnd w:id="321"/>
      <w:r w:rsidR="0066349E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2C2DD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Dll4</w:t>
      </w:r>
      <w:r w:rsidR="0070144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-mediated Notch signaling </w:t>
      </w:r>
      <w:r w:rsidR="002440C0" w:rsidRPr="00077B06">
        <w:rPr>
          <w:rFonts w:ascii="Book Antiqua" w:eastAsia="华文行楷" w:hAnsi="Book Antiqua"/>
          <w:color w:val="000000"/>
          <w:sz w:val="24"/>
          <w:szCs w:val="24"/>
        </w:rPr>
        <w:t>played a central role in</w:t>
      </w:r>
      <w:r w:rsidR="00F11C0B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active vascularization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SaWRnd2F5PC9BdXRob3I+PFllYXI+MjAwNjwvWWVhcj48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</w:fldData>
        </w:fldChar>
      </w:r>
      <w:r w:rsidR="000D73BB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SaWRnd2F5PC9BdXRob3I+PFllYXI+MjAwNjwvWWVhcj48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</w:fldData>
        </w:fldChar>
      </w:r>
      <w:r w:rsidR="000D73BB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0D73BB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54" w:tooltip="Ridgway, 2006 #249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sz w:val="24"/>
            <w:szCs w:val="24"/>
            <w:vertAlign w:val="superscript"/>
          </w:rPr>
          <w:t>54</w:t>
        </w:r>
      </w:hyperlink>
      <w:r w:rsidR="000D73BB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66349E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70144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and blockade of Dll4 </w:t>
      </w:r>
      <w:bookmarkStart w:id="322" w:name="OLE_LINK452"/>
      <w:bookmarkStart w:id="323" w:name="OLE_LINK453"/>
      <w:r w:rsidR="0070144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resulted in tumor growth</w:t>
      </w:r>
      <w:bookmarkEnd w:id="322"/>
      <w:bookmarkEnd w:id="323"/>
      <w:r w:rsidR="007D7E52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9459EA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inhibition </w:t>
      </w:r>
      <w:r w:rsidR="0070144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even for </w:t>
      </w:r>
      <w:bookmarkStart w:id="324" w:name="OLE_LINK454"/>
      <w:bookmarkStart w:id="325" w:name="OLE_LINK455"/>
      <w:r w:rsidR="0070144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tumors resistant to anti-VEGF</w:t>
      </w:r>
      <w:bookmarkEnd w:id="324"/>
      <w:bookmarkEnd w:id="325"/>
      <w:r w:rsidR="0070144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="009459EA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treatment</w:t>
      </w:r>
      <w:r w:rsidR="004273F1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s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Ob2d1ZXJhLVRyb2lzZTwvQXV0aG9yPjxZZWFyPjIwMDY8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</w:fldData>
        </w:fldChar>
      </w:r>
      <w:r w:rsidR="000D73BB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Ob2d1ZXJhLVRyb2lzZTwvQXV0aG9yPjxZZWFyPjIwMDY8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</w:fldData>
        </w:fldChar>
      </w:r>
      <w:r w:rsidR="000D73BB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0D73BB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55" w:tooltip="Noguera-Troise, 2006 #250" w:history="1">
        <w:r w:rsidR="008B18E2" w:rsidRPr="00077B06">
          <w:rPr>
            <w:rFonts w:ascii="Book Antiqua" w:eastAsia="华文行楷" w:hAnsi="Book Antiqua"/>
            <w:noProof/>
            <w:color w:val="000000" w:themeColor="text1"/>
            <w:sz w:val="24"/>
            <w:szCs w:val="24"/>
            <w:vertAlign w:val="superscript"/>
          </w:rPr>
          <w:t>55</w:t>
        </w:r>
      </w:hyperlink>
      <w:r w:rsidR="000D73BB" w:rsidRPr="00077B06">
        <w:rPr>
          <w:rFonts w:ascii="Book Antiqua" w:eastAsia="华文行楷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F44C26" w:rsidRPr="00077B06">
        <w:rPr>
          <w:rFonts w:ascii="Book Antiqua" w:eastAsia="华文行楷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701447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.</w:t>
      </w:r>
      <w:bookmarkStart w:id="326" w:name="OLE_LINK213"/>
      <w:bookmarkStart w:id="327" w:name="OLE_LINK214"/>
      <w:r w:rsidR="004F0A80"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bookmarkEnd w:id="326"/>
      <w:bookmarkEnd w:id="327"/>
    </w:p>
    <w:p w:rsidR="00A50EFE" w:rsidRPr="00077B06" w:rsidRDefault="00A50EFE" w:rsidP="00077B06">
      <w:pPr>
        <w:pStyle w:val="a5"/>
        <w:spacing w:line="360" w:lineRule="auto"/>
        <w:rPr>
          <w:rFonts w:ascii="Book Antiqua" w:eastAsia="华文行楷" w:hAnsi="Book Antiqua"/>
          <w:color w:val="000000" w:themeColor="text1"/>
          <w:sz w:val="24"/>
          <w:szCs w:val="24"/>
        </w:rPr>
      </w:pPr>
    </w:p>
    <w:p w:rsidR="00467BB1" w:rsidRPr="00077B06" w:rsidRDefault="00467BB1" w:rsidP="00077B06">
      <w:pPr>
        <w:spacing w:line="360" w:lineRule="auto"/>
        <w:rPr>
          <w:rFonts w:ascii="Book Antiqua" w:eastAsia="华文行楷" w:hAnsi="Book Antiqua" w:cs="Times New Roman"/>
          <w:sz w:val="24"/>
          <w:szCs w:val="24"/>
        </w:rPr>
      </w:pPr>
      <w:r w:rsidRPr="00077B06">
        <w:rPr>
          <w:rFonts w:ascii="Book Antiqua" w:eastAsia="华文行楷" w:hAnsi="Book Antiqua" w:cs="Times New Roman"/>
          <w:b/>
          <w:sz w:val="24"/>
          <w:szCs w:val="24"/>
        </w:rPr>
        <w:t>CONCLUSION</w:t>
      </w:r>
      <w:r w:rsidRPr="00077B06">
        <w:rPr>
          <w:rFonts w:ascii="Book Antiqua" w:eastAsia="华文行楷" w:hAnsi="Book Antiqua" w:cs="Times New Roman"/>
          <w:sz w:val="24"/>
          <w:szCs w:val="24"/>
        </w:rPr>
        <w:t xml:space="preserve"> </w:t>
      </w:r>
    </w:p>
    <w:p w:rsidR="00FE01ED" w:rsidRPr="00077B06" w:rsidRDefault="004F0A80" w:rsidP="00077B06">
      <w:pPr>
        <w:spacing w:line="360" w:lineRule="auto"/>
        <w:rPr>
          <w:rFonts w:ascii="Book Antiqua" w:eastAsia="华文行楷" w:hAnsi="Book Antiqua" w:cs="Times New Roman"/>
          <w:color w:val="000000" w:themeColor="text1"/>
          <w:sz w:val="24"/>
          <w:szCs w:val="24"/>
        </w:rPr>
      </w:pPr>
      <w:r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In summary, </w:t>
      </w:r>
      <w:proofErr w:type="spellStart"/>
      <w:r w:rsidR="00EC19CB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s</w:t>
      </w:r>
      <w:r w:rsidR="00981CA0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orafenib</w:t>
      </w:r>
      <w:proofErr w:type="spellEnd"/>
      <w:r w:rsidR="00981CA0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is still the only approved drug </w:t>
      </w:r>
      <w:bookmarkStart w:id="328" w:name="OLE_LINK456"/>
      <w:bookmarkStart w:id="329" w:name="OLE_LINK457"/>
      <w:r w:rsidR="00981CA0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for the </w:t>
      </w:r>
      <w:r w:rsidR="009F1A81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therapy</w:t>
      </w:r>
      <w:r w:rsidR="00981CA0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of advanced HCC</w:t>
      </w:r>
      <w:bookmarkEnd w:id="328"/>
      <w:bookmarkEnd w:id="329"/>
      <w:r w:rsidR="00981CA0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. However, </w:t>
      </w:r>
      <w:bookmarkStart w:id="330" w:name="OLE_LINK193"/>
      <w:bookmarkStart w:id="331" w:name="OLE_LINK196"/>
      <w:bookmarkStart w:id="332" w:name="OLE_LINK209"/>
      <w:bookmarkStart w:id="333" w:name="OLE_LINK197"/>
      <w:bookmarkStart w:id="334" w:name="OLE_LINK198"/>
      <w:r w:rsidR="00981CA0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the long-term survival benefit </w:t>
      </w:r>
      <w:bookmarkEnd w:id="330"/>
      <w:bookmarkEnd w:id="331"/>
      <w:bookmarkEnd w:id="332"/>
      <w:r w:rsidR="004273F1" w:rsidRPr="00077B06">
        <w:rPr>
          <w:rFonts w:ascii="Book Antiqua" w:eastAsia="华文行楷" w:hAnsi="Book Antiqua"/>
          <w:color w:val="000000"/>
          <w:sz w:val="24"/>
          <w:szCs w:val="24"/>
        </w:rPr>
        <w:t xml:space="preserve">from </w:t>
      </w:r>
      <w:proofErr w:type="spellStart"/>
      <w:r w:rsidR="004273F1" w:rsidRPr="00077B06">
        <w:rPr>
          <w:rFonts w:ascii="Book Antiqua" w:eastAsia="华文行楷" w:hAnsi="Book Antiqua"/>
          <w:color w:val="000000"/>
          <w:sz w:val="24"/>
          <w:szCs w:val="24"/>
        </w:rPr>
        <w:t>sorafenib</w:t>
      </w:r>
      <w:proofErr w:type="spellEnd"/>
      <w:r w:rsidR="004273F1" w:rsidRPr="00077B06">
        <w:rPr>
          <w:rFonts w:ascii="Book Antiqua" w:eastAsia="华文行楷" w:hAnsi="Book Antiqua"/>
          <w:color w:val="000000"/>
          <w:sz w:val="24"/>
          <w:szCs w:val="24"/>
        </w:rPr>
        <w:t xml:space="preserve"> treatment</w:t>
      </w:r>
      <w:r w:rsidR="004273F1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</w:t>
      </w:r>
      <w:r w:rsidR="00981CA0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is relatively</w:t>
      </w:r>
      <w:bookmarkEnd w:id="333"/>
      <w:bookmarkEnd w:id="334"/>
      <w:r w:rsidR="00981CA0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</w:t>
      </w:r>
      <w:r w:rsidR="004273F1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limited</w:t>
      </w:r>
      <w:r w:rsidR="00981CA0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. </w:t>
      </w:r>
      <w:r w:rsidR="00B1589C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Some other anti</w:t>
      </w:r>
      <w:r w:rsidR="007F6D13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-</w:t>
      </w:r>
      <w:r w:rsidR="00B1589C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angiogenesis drugs have been </w:t>
      </w:r>
      <w:r w:rsidR="004273F1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evaluated</w:t>
      </w:r>
      <w:r w:rsidR="00B1589C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</w:t>
      </w:r>
      <w:bookmarkStart w:id="335" w:name="OLE_LINK276"/>
      <w:bookmarkStart w:id="336" w:name="OLE_LINK277"/>
      <w:proofErr w:type="spellStart"/>
      <w:r w:rsidR="002C2DD7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preclinically</w:t>
      </w:r>
      <w:bookmarkEnd w:id="335"/>
      <w:bookmarkEnd w:id="336"/>
      <w:proofErr w:type="spellEnd"/>
      <w:r w:rsidR="002C2DD7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and </w:t>
      </w:r>
      <w:r w:rsidR="00B1589C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clinically</w:t>
      </w:r>
      <w:r w:rsidR="004273F1" w:rsidRPr="00077B06">
        <w:rPr>
          <w:rFonts w:ascii="Book Antiqua" w:eastAsia="华文行楷" w:hAnsi="Book Antiqua"/>
          <w:color w:val="000000"/>
          <w:sz w:val="24"/>
          <w:szCs w:val="24"/>
        </w:rPr>
        <w:t xml:space="preserve"> for the treatment of HCC</w:t>
      </w:r>
      <w:r w:rsidR="00B1589C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, </w:t>
      </w:r>
      <w:bookmarkStart w:id="337" w:name="OLE_LINK239"/>
      <w:bookmarkStart w:id="338" w:name="OLE_LINK240"/>
      <w:r w:rsidR="00B1589C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but </w:t>
      </w:r>
      <w:bookmarkStart w:id="339" w:name="OLE_LINK241"/>
      <w:bookmarkStart w:id="340" w:name="OLE_LINK242"/>
      <w:r w:rsidR="00B1589C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the</w:t>
      </w:r>
      <w:r w:rsidR="004273F1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ir</w:t>
      </w:r>
      <w:r w:rsidR="00B1589C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effects were</w:t>
      </w:r>
      <w:bookmarkEnd w:id="339"/>
      <w:bookmarkEnd w:id="340"/>
      <w:r w:rsidR="00B1589C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not </w:t>
      </w:r>
      <w:bookmarkEnd w:id="337"/>
      <w:bookmarkEnd w:id="338"/>
      <w:r w:rsidR="002C2DD7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satisfactory</w:t>
      </w:r>
      <w:r w:rsidR="00B1589C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. </w:t>
      </w:r>
      <w:r w:rsidR="00981CA0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Therefore,</w:t>
      </w:r>
      <w:bookmarkStart w:id="341" w:name="OLE_LINK210"/>
      <w:bookmarkStart w:id="342" w:name="OLE_LINK221"/>
      <w:bookmarkStart w:id="343" w:name="OLE_LINK245"/>
      <w:bookmarkStart w:id="344" w:name="OLE_LINK246"/>
      <w:r w:rsidR="0066349E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</w:t>
      </w:r>
      <w:r w:rsidR="004273F1" w:rsidRPr="00077B06">
        <w:rPr>
          <w:rFonts w:ascii="Book Antiqua" w:eastAsia="华文行楷" w:hAnsi="Book Antiqua"/>
          <w:color w:val="000000"/>
          <w:sz w:val="24"/>
          <w:szCs w:val="24"/>
        </w:rPr>
        <w:t>identification of novel anti-</w:t>
      </w:r>
      <w:proofErr w:type="spellStart"/>
      <w:r w:rsidR="004273F1" w:rsidRPr="00077B06">
        <w:rPr>
          <w:rFonts w:ascii="Book Antiqua" w:eastAsia="华文行楷" w:hAnsi="Book Antiqua"/>
          <w:color w:val="000000"/>
          <w:sz w:val="24"/>
          <w:szCs w:val="24"/>
        </w:rPr>
        <w:t>angiogenic</w:t>
      </w:r>
      <w:proofErr w:type="spellEnd"/>
      <w:r w:rsidR="004273F1" w:rsidRPr="00077B06">
        <w:rPr>
          <w:rFonts w:ascii="Book Antiqua" w:eastAsia="华文行楷" w:hAnsi="Book Antiqua"/>
          <w:color w:val="000000"/>
          <w:sz w:val="24"/>
          <w:szCs w:val="24"/>
        </w:rPr>
        <w:t xml:space="preserve"> drugs and improvement of</w:t>
      </w:r>
      <w:r w:rsidR="004273F1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</w:t>
      </w:r>
      <w:r w:rsidR="00981CA0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the </w:t>
      </w:r>
      <w:r w:rsidR="00AF2132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currently available</w:t>
      </w:r>
      <w:r w:rsidR="00981CA0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anti</w:t>
      </w:r>
      <w:r w:rsidR="007F6D13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-</w:t>
      </w:r>
      <w:r w:rsidR="00981CA0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angiogenesis therap</w:t>
      </w:r>
      <w:bookmarkEnd w:id="341"/>
      <w:bookmarkEnd w:id="342"/>
      <w:r w:rsidR="00AF2132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ies</w:t>
      </w:r>
      <w:r w:rsidR="00981CA0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 xml:space="preserve"> </w:t>
      </w:r>
      <w:bookmarkEnd w:id="343"/>
      <w:bookmarkEnd w:id="344"/>
      <w:r w:rsidR="00AF2132" w:rsidRPr="00077B06">
        <w:rPr>
          <w:rFonts w:ascii="Book Antiqua" w:eastAsia="华文行楷" w:hAnsi="Book Antiqua"/>
          <w:color w:val="000000"/>
          <w:sz w:val="24"/>
          <w:szCs w:val="24"/>
        </w:rPr>
        <w:t>are highlighted for the treatment of HCC</w:t>
      </w:r>
      <w:r w:rsidR="00981CA0" w:rsidRPr="00077B06">
        <w:rPr>
          <w:rFonts w:ascii="Book Antiqua" w:eastAsia="华文行楷" w:hAnsi="Book Antiqua" w:cs="Times New Roman"/>
          <w:color w:val="000000" w:themeColor="text1"/>
          <w:sz w:val="24"/>
          <w:szCs w:val="24"/>
        </w:rPr>
        <w:t>.</w:t>
      </w:r>
      <w:bookmarkEnd w:id="265"/>
      <w:bookmarkEnd w:id="266"/>
    </w:p>
    <w:p w:rsidR="00EE022B" w:rsidRPr="00077B06" w:rsidRDefault="00EE022B" w:rsidP="00077B06">
      <w:pPr>
        <w:widowControl/>
        <w:spacing w:line="360" w:lineRule="auto"/>
        <w:rPr>
          <w:rFonts w:ascii="Book Antiqua" w:eastAsia="华文行楷" w:hAnsi="Book Antiqua" w:cs="Times New Roman"/>
          <w:b/>
          <w:color w:val="000000" w:themeColor="text1"/>
          <w:sz w:val="24"/>
          <w:szCs w:val="24"/>
        </w:rPr>
      </w:pPr>
    </w:p>
    <w:p w:rsidR="00A50EFE" w:rsidRPr="00C24CEE" w:rsidRDefault="00A50EFE" w:rsidP="00C24CEE">
      <w:pPr>
        <w:spacing w:line="360" w:lineRule="auto"/>
        <w:rPr>
          <w:rFonts w:ascii="Book Antiqua" w:eastAsia="华文行楷" w:hAnsi="Book Antiqua" w:cs="Times New Roman"/>
          <w:b/>
          <w:color w:val="000000" w:themeColor="text1"/>
          <w:sz w:val="24"/>
          <w:szCs w:val="24"/>
        </w:rPr>
      </w:pPr>
      <w:r w:rsidRPr="00C24CEE">
        <w:rPr>
          <w:rFonts w:ascii="Book Antiqua" w:eastAsia="华文行楷" w:hAnsi="Book Antiqua" w:cs="Times New Roman"/>
          <w:b/>
          <w:color w:val="000000" w:themeColor="text1"/>
          <w:sz w:val="24"/>
          <w:szCs w:val="24"/>
        </w:rPr>
        <w:t>REFERENCES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1 </w:t>
      </w:r>
      <w:proofErr w:type="spellStart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Ferlay</w:t>
      </w:r>
      <w:proofErr w:type="spellEnd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J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Shin HR, Bray F, Forman D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Mathers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Parkin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M. Estimates of worldwide burden of cancer in 2008: GLOBOCAN 2008. 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J Cancer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0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27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: 2893-2917 [PMID: 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21351269 DOI: 10.1002/ijc.25516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2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de Lope CR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Tremosini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Forner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Reig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Bruix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. Management of HCC. </w:t>
      </w:r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Hepatol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2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56 </w:t>
      </w:r>
      <w:proofErr w:type="spellStart"/>
      <w:r w:rsidRPr="00C24CEE">
        <w:rPr>
          <w:rFonts w:ascii="Book Antiqua" w:eastAsia="宋体" w:hAnsi="Book Antiqua" w:cs="宋体"/>
          <w:bCs/>
          <w:color w:val="000000"/>
          <w:kern w:val="0"/>
          <w:sz w:val="24"/>
          <w:szCs w:val="24"/>
        </w:rPr>
        <w:t>Suppl</w:t>
      </w:r>
      <w:proofErr w:type="spellEnd"/>
      <w:r w:rsidRPr="00C24CEE">
        <w:rPr>
          <w:rFonts w:ascii="Book Antiqua" w:eastAsia="宋体" w:hAnsi="Book Antiqua" w:cs="宋体"/>
          <w:bCs/>
          <w:color w:val="000000"/>
          <w:kern w:val="0"/>
          <w:sz w:val="24"/>
          <w:szCs w:val="24"/>
        </w:rPr>
        <w:t xml:space="preserve"> 1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S75-S87 [PMID: 22300468 DOI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: 10.1016/S0168-8278(12)60009-9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proofErr w:type="gram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3 </w:t>
      </w:r>
      <w:proofErr w:type="spellStart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Llovet</w:t>
      </w:r>
      <w:proofErr w:type="spellEnd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JM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.</w:t>
      </w:r>
      <w:proofErr w:type="gram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Focal gains of VEGFA: candidate predictors of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orafenib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esponse in hepatocellular carcinoma. </w:t>
      </w:r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ancer Cell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5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560-562 [PMID: 24823635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OI: 10.1016/j.ccr.2014.04.019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4 </w:t>
      </w:r>
      <w:proofErr w:type="spellStart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Aravalli</w:t>
      </w:r>
      <w:proofErr w:type="spellEnd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RN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Steer CJ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Cressman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N. </w:t>
      </w:r>
      <w:proofErr w:type="gram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Molecular mechanisms of hepatocellular carcinoma.</w:t>
      </w:r>
      <w:proofErr w:type="gram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Hepatology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8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48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: 2047-2063 [PMID: 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19003900 DOI: 10.1002/hep.22580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5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van </w:t>
      </w:r>
      <w:proofErr w:type="spellStart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Zijl</w:t>
      </w:r>
      <w:proofErr w:type="spellEnd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F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Zulehner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G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Petz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chneller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Kornauth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Hau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Machat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G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Grubinger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Huber H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Mikulits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W. Epithelial-mesenchymal transition in hepatocellular carcinoma. </w:t>
      </w:r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Future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9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5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: 1169-1179 [PMID: 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19852728 DOI: 10.2217/fon.09.91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proofErr w:type="gram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6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Earl TM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, Chapman WC.</w:t>
      </w:r>
      <w:proofErr w:type="gram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epatocellular carcinoma: resection versus transplantation. 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Semin</w:t>
      </w:r>
      <w:proofErr w:type="spellEnd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Liver Dis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3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82-292 [PMID: 23943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108 DOI: 10.1055/s-0033-1351783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7 </w:t>
      </w:r>
      <w:proofErr w:type="spellStart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Rahbari</w:t>
      </w:r>
      <w:proofErr w:type="spellEnd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NN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Mehrabi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Mollberg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NM, Müller SA, Koch M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Büchler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W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Weitz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. Hepatocellular carcinoma: current management and perspectives for the future. </w:t>
      </w:r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Ann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Surg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1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53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453-469 [PMID: 21263310 DO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I: 10.1097/SLA.0b013e31820d944f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8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Zhu AX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Duda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G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ahani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V, Jain RK. HCC and angiogenesis: possible targets and future directions. </w:t>
      </w:r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Nat Rev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1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8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92-301 [PMID: 21386818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OI: 10.1038/nrclinonc.2011.30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proofErr w:type="gram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9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Villanueva A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Llovet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M.</w:t>
      </w:r>
      <w:proofErr w:type="gram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</w:t>
      </w:r>
      <w:proofErr w:type="gram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Targeted therapies for hepatocellular carcinoma.</w:t>
      </w:r>
      <w:proofErr w:type="gram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Gastroenterology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1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40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410-1426 [PMID: 21406195 DO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I: 10.1053/j.gastro.2011.03.006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10 </w:t>
      </w:r>
      <w:proofErr w:type="spellStart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Llovet</w:t>
      </w:r>
      <w:proofErr w:type="spellEnd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JM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Ricci S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Mazzaferro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V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Hilgard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P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Gane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, Blanc JF, de Oliveira AC, Santoro A, Raoul JL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Forner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Schwartz M, Porta C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Zeuzem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Bolondi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Greten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F, Galle PR, Seitz JF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Borbath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Häussinger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Giannaris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, Shan M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Moscovici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Voliotis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Bruix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.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orafenib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n advanced hepatocellular carcinoma. </w:t>
      </w:r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N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Engl</w:t>
      </w:r>
      <w:proofErr w:type="spellEnd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J Med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8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59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378-390 [PMID: 1865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0514 DOI: 10.1056/NEJMoa0708857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11 </w:t>
      </w:r>
      <w:proofErr w:type="spellStart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Forner</w:t>
      </w:r>
      <w:proofErr w:type="spellEnd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A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Llovet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M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Bruix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. Hepatocellular carcinoma. </w:t>
      </w:r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Lancet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2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79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245-1255 [PMID: 22353262 DOI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: 10.1016/S0140-6736(11)61347-0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12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Cheng AL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Kang YK, Chen Z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Tsao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J, Qin S, Kim JS, Luo R, Feng J, Ye S, Yang TS, Xu J, Sun Y, Liang H, Liu J, Wang J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Tak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WY, Pan H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Burock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, Zou J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Voliotis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, Guan Z. Efficacy and safety of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orafenib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n patients in the Asia-Pacific region with advanced hepatocellular carcinoma: a phase III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randomised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, double-blind, placebo-controlled trial. </w:t>
      </w:r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Lancet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9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0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5-34 [PMID: 19095497 DOI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: 10.1016/S1470-2045(08)70285-7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13 </w:t>
      </w:r>
      <w:proofErr w:type="spellStart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Lencioni</w:t>
      </w:r>
      <w:proofErr w:type="spellEnd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R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Kudo M, Ye SL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Bronowicki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P, Chen XP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Dagher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Furuse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Geschwind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F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Ladrón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e Guevara L, Papandreou C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anyal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J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Takayama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, Yoon SK, Nakajima K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Cihon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F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Heldner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Marrero JA. </w:t>
      </w:r>
      <w:proofErr w:type="gram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First interim analysis of the GIDEON (Global Investigation of therapeutic decisions in hepatocellular carcinoma and of its treatment with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orafeNib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) non-interventional study.</w:t>
      </w:r>
      <w:proofErr w:type="gram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J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ract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2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66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675-683 [PMID: 22698419 DOI: 1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0.1111/j.1742-1241.2012.02940.x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14 </w:t>
      </w:r>
      <w:proofErr w:type="spellStart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Lencioni</w:t>
      </w:r>
      <w:proofErr w:type="spellEnd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R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Kudo M, Ye SL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Bronowicki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P, Chen XP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Dagher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Furuse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Geschwind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F, de Guevara LL, Papandreou C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Takayama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, Yoon SK, Nakajima K, Lehr R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Heldner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anyal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J. GIDEON (Global Investigation of therapeutic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DEcisions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n hepatocellular carcinoma and Of its treatment with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orafeNib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): second interim analysis. 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J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ract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68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609-617 [PMID: 2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4283303 DOI: 10.1111/ijcp.12352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15 </w:t>
      </w:r>
      <w:proofErr w:type="spellStart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Bruix</w:t>
      </w:r>
      <w:proofErr w:type="spellEnd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J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, Sherman M. Management of hepatocellular carcinoma: an update. 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Hepatology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1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53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: 1020-1022 [PMID: 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21374666 DOI: 10.1002/hep.24199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16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Zhang X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Yang XR, Huang XW, Wang WM, Shi RY, Xu Y, Wang Z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Qiu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J, Fan J, Zhou J.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orafenib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n treatment of patients with advanced hepatocellular carcinoma: a systematic review. 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Hepatobiliary</w:t>
      </w:r>
      <w:proofErr w:type="spellEnd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ancreat</w:t>
      </w:r>
      <w:proofErr w:type="spellEnd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Dis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2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1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458-466 [PMID: 23060390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17 </w:t>
      </w:r>
      <w:proofErr w:type="spellStart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Zhai</w:t>
      </w:r>
      <w:proofErr w:type="spellEnd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B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Sun XY. </w:t>
      </w:r>
      <w:proofErr w:type="gram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Mechanisms of resistance to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orafenib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nd the corresponding strategies in hepatocellular carcinoma.</w:t>
      </w:r>
      <w:proofErr w:type="gram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World J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Hepatol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5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345-352 [PMID: 2389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8367 DOI: 10.4254/wjh.v5.i7.345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18 </w:t>
      </w:r>
      <w:proofErr w:type="spellStart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Llovet</w:t>
      </w:r>
      <w:proofErr w:type="spellEnd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JM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, Hernandez-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Gea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V. Hepatocellular carcinoma: reasons for phase III failure and novel perspectives on trial design. 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Cancer Res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20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072-2079 [PMID: 24589894 DOI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: 10.1158/1078-0432.CCR-13-0547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proofErr w:type="gram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19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O'Connor R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Clynes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Dowling P, O'Donovan N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O'Driscoll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. Drug resistance in cancer - searching for mechanisms, markers and therapeutic agents.</w:t>
      </w:r>
      <w:proofErr w:type="gram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Expert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Opin</w:t>
      </w:r>
      <w:proofErr w:type="spellEnd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Drug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Metab</w:t>
      </w:r>
      <w:proofErr w:type="spellEnd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Toxicol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7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805-817 [PMID: 1802802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6 DOI: 10.1517/17425255.3.6.805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proofErr w:type="gram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20 </w:t>
      </w:r>
      <w:proofErr w:type="spellStart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Bergers</w:t>
      </w:r>
      <w:proofErr w:type="spellEnd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G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Hanahan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. Modes of resistance to anti-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angiogenic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herapy.</w:t>
      </w:r>
      <w:proofErr w:type="gram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Nat Rev Cancer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8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8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592-603 [PMID: 1865083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5 DOI: 10.1038/nrc2442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21 </w:t>
      </w:r>
      <w:proofErr w:type="spellStart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Blivet</w:t>
      </w:r>
      <w:proofErr w:type="spellEnd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-Van </w:t>
      </w:r>
      <w:proofErr w:type="spellStart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Eggelpoël</w:t>
      </w:r>
      <w:proofErr w:type="spellEnd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MJ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Chettouh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Fartoux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Aoudjehane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Barbu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V, Rey C, Priam S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Housset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Rosmorduc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O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Desbois-Mouthon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. Epidermal growth factor receptor and HER-3 restrict cell response to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orafenib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n hepatocellular carcinoma cells. </w:t>
      </w:r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Hepatol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2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57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: 108-115 [PMID: 22414764 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DOI: 10.1016/j.jhep.2012.02.019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22 </w:t>
      </w:r>
      <w:proofErr w:type="spellStart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Ezzoukhry</w:t>
      </w:r>
      <w:proofErr w:type="spellEnd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Z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Louandre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Trécherel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, Godin C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Chauffert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B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Dupont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Diouf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Barbare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C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Mazière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C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Galmiche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. EGFR activation is a potential determinant of primary resistance of hepatocellular carcinoma cells to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orafenib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. 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J Cancer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2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31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: 2961-2969 [PMID: 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22514082 DOI: 10.1002/ijc.27604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23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Zhang Z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Zhou X, Shen H, Wang D, Wang Y. Phosphorylated ERK is a potential predictor of sensitivity to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orafenib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when treating hepatocellular carcinoma: evidence from an in vitro study. </w:t>
      </w:r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BMC Med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9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7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41 [PMID: 19698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189 DOI: 10.1186/1741-7015-7-41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24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Chen KF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, Chen HL, Tai WT, Feng WC, Hsu CH, Chen PJ, Cheng AL. Activation of phosphatidylinositol 3-kinase/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Akt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ignaling pathway mediates acquired resistance to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orafenib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n hepatocellular carcinoma cells. </w:t>
      </w:r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harmacol</w:t>
      </w:r>
      <w:proofErr w:type="spellEnd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Exp</w:t>
      </w:r>
      <w:proofErr w:type="spellEnd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Ther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1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37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55-161 [PMID: 212059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25 DOI: 10.1124/jpet.110.175786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25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Xia H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Ooi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L, Hui KM. MicroRNA-216a/217-induced epithelial-mesenchymal transition targets PTEN and SMAD7 to promote drug resistance and recurrence of liver cancer. 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Hepatology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58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: 629-641 [PMID: 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23471579 DOI: 10.1002/hep.26369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26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Chen X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Lingala S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Khoobyari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Nolta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Zern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A, Wu J. Epithelial mesenchymal transition and hedgehog signaling activation are associated with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chemoresistance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nd invasion of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hepatoma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ubpopulations. </w:t>
      </w:r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Hepatol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1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55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: 838-845 [PMID: 21334406 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DOI: 10.1016/j.jhep.2010.12.043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27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Xin HW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Ambe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M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Hari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M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Wiegand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GW, Miller TC, Chen JQ, Anderson AJ, Ray S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Mullinax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E, Koizumi T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Langan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C, Burka D, Herrmann MA, Goldsmith PK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tojadinovic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Rudloff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U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Thorgeirsson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S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Avital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. Label-retaining liver cancer cells are relatively resistant to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orafenib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. </w:t>
      </w:r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Gut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62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: 1777-1786 [PMID: 23411027 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DOI: 10.1136/gutjnl-2012-303261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28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Chow AK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Ng L, Lam CS, Wong SK, Wan TM, Cheng NS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Yau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C, Poon RT, Pang RW. The Enhanced metastatic potential of hepatocellular carcinoma (HCC) cells with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orafenib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esistance. 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LoS</w:t>
      </w:r>
      <w:proofErr w:type="spellEnd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One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8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e78675 [PMID: 24244338 DO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I: 10.1371/journal.pone.0078675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29 </w:t>
      </w:r>
      <w:hyperlink r:id="rId10" w:history="1">
        <w:r w:rsidRPr="00C24CEE">
          <w:rPr>
            <w:rFonts w:ascii="Book Antiqua" w:eastAsia="宋体" w:hAnsi="Book Antiqua" w:cs="宋体"/>
            <w:b/>
            <w:color w:val="000000"/>
            <w:kern w:val="0"/>
            <w:sz w:val="24"/>
            <w:szCs w:val="24"/>
          </w:rPr>
          <w:t>Fernando J</w:t>
        </w:r>
      </w:hyperlink>
      <w:r w:rsidRPr="00C24CEE">
        <w:rPr>
          <w:rFonts w:ascii="Book Antiqua" w:eastAsia="宋体" w:hAnsi="Book Antiqua" w:cs="宋体"/>
          <w:b/>
          <w:color w:val="000000"/>
          <w:kern w:val="0"/>
          <w:sz w:val="24"/>
          <w:szCs w:val="24"/>
        </w:rPr>
        <w:t>,</w:t>
      </w:r>
      <w:r w:rsidRPr="00C24CEE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="008A2811">
        <w:fldChar w:fldCharType="begin"/>
      </w:r>
      <w:r w:rsidR="008A2811">
        <w:instrText xml:space="preserve"> HYPERLINK "http://www.ncbi.nlm.nih.gov/pubmed?term=Malfettone%20A%5BAuthor%5D&amp;cauthor=true&amp;cauthor_uid=25053293" </w:instrText>
      </w:r>
      <w:r w:rsidR="008A2811">
        <w:fldChar w:fldCharType="separate"/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Malfettone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</w:t>
      </w:r>
      <w:r w:rsidR="008A2811">
        <w:rPr>
          <w:rFonts w:ascii="Book Antiqua" w:eastAsia="宋体" w:hAnsi="Book Antiqua" w:cs="宋体"/>
          <w:color w:val="000000"/>
          <w:kern w:val="0"/>
          <w:sz w:val="24"/>
          <w:szCs w:val="24"/>
        </w:rPr>
        <w:fldChar w:fldCharType="end"/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,</w:t>
      </w:r>
      <w:r w:rsidRPr="00C24CEE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="008A2811">
        <w:fldChar w:fldCharType="begin"/>
      </w:r>
      <w:r w:rsidR="008A2811">
        <w:instrText xml:space="preserve"> HYPERLINK "http://www.ncbi.nlm.nih.gov/pubmed?term=Cepeda%20EB%5BAuthor%5D&amp;cauthor=true&amp;cauthor_uid=25053293" </w:instrText>
      </w:r>
      <w:r w:rsidR="008A2811">
        <w:fldChar w:fldCharType="separate"/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Cepeda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B</w:t>
      </w:r>
      <w:r w:rsidR="008A2811">
        <w:rPr>
          <w:rFonts w:ascii="Book Antiqua" w:eastAsia="宋体" w:hAnsi="Book Antiqua" w:cs="宋体"/>
          <w:color w:val="000000"/>
          <w:kern w:val="0"/>
          <w:sz w:val="24"/>
          <w:szCs w:val="24"/>
        </w:rPr>
        <w:fldChar w:fldCharType="end"/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,</w:t>
      </w:r>
      <w:r w:rsidRPr="00C24CEE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="008A2811">
        <w:fldChar w:fldCharType="begin"/>
      </w:r>
      <w:r w:rsidR="008A2811">
        <w:instrText xml:space="preserve"> HYPERLINK "http://www.ncbi.nlm.nih.gov/pubmed?term=Vilarrasa-Blasi%20R%5BAuthor%5D&amp;cauthor=true&amp;cauthor_uid=25053293" </w:instrText>
      </w:r>
      <w:r w:rsidR="008A2811">
        <w:fldChar w:fldCharType="separate"/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Vilarrasa-Blasi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</w:t>
      </w:r>
      <w:r w:rsidR="008A2811">
        <w:rPr>
          <w:rFonts w:ascii="Book Antiqua" w:eastAsia="宋体" w:hAnsi="Book Antiqua" w:cs="宋体"/>
          <w:color w:val="000000"/>
          <w:kern w:val="0"/>
          <w:sz w:val="24"/>
          <w:szCs w:val="24"/>
        </w:rPr>
        <w:fldChar w:fldCharType="end"/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,</w:t>
      </w:r>
      <w:r w:rsidRPr="00C24CEE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="008A2811">
        <w:fldChar w:fldCharType="begin"/>
      </w:r>
      <w:r w:rsidR="008A2811">
        <w:instrText xml:space="preserve"> HYPERLINK "http://www.ncbi.nlm.nih.gov/pubmed?term=Bertran%20E%5BAuthor%5D&amp;cauthor=true&amp;cauthor_uid=25053293" </w:instrText>
      </w:r>
      <w:r w:rsidR="008A2811">
        <w:fldChar w:fldCharType="separate"/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Bertran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</w:t>
      </w:r>
      <w:r w:rsidR="008A2811">
        <w:rPr>
          <w:rFonts w:ascii="Book Antiqua" w:eastAsia="宋体" w:hAnsi="Book Antiqua" w:cs="宋体"/>
          <w:color w:val="000000"/>
          <w:kern w:val="0"/>
          <w:sz w:val="24"/>
          <w:szCs w:val="24"/>
        </w:rPr>
        <w:fldChar w:fldCharType="end"/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,</w:t>
      </w:r>
      <w:r w:rsidRPr="00C24CEE">
        <w:rPr>
          <w:rFonts w:ascii="Book Antiqua" w:eastAsia="宋体" w:hAnsi="Book Antiqua" w:cs="宋体"/>
          <w:kern w:val="0"/>
          <w:sz w:val="24"/>
          <w:szCs w:val="24"/>
        </w:rPr>
        <w:t> </w:t>
      </w:r>
      <w:hyperlink r:id="rId11" w:history="1">
        <w:r w:rsidRPr="00C24CEE">
          <w:rPr>
            <w:rFonts w:ascii="Book Antiqua" w:eastAsia="宋体" w:hAnsi="Book Antiqua" w:cs="宋体"/>
            <w:color w:val="000000"/>
            <w:kern w:val="0"/>
            <w:sz w:val="24"/>
            <w:szCs w:val="24"/>
          </w:rPr>
          <w:t>Raimondi G</w:t>
        </w:r>
      </w:hyperlink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,</w:t>
      </w:r>
      <w:r w:rsidRPr="00C24CEE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="008A2811">
        <w:fldChar w:fldCharType="begin"/>
      </w:r>
      <w:r w:rsidR="008A2811">
        <w:instrText xml:space="preserve"> HYPERLINK "http://www.ncbi.nlm.nih.gov/pubmed?term=Fabra%20A%5BAuthor%5D&amp;cauthor=true&amp;cauthor_uid=25053293" </w:instrText>
      </w:r>
      <w:r w:rsidR="008A2811">
        <w:fldChar w:fldCharType="separate"/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Fabra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</w:t>
      </w:r>
      <w:r w:rsidR="008A2811">
        <w:rPr>
          <w:rFonts w:ascii="Book Antiqua" w:eastAsia="宋体" w:hAnsi="Book Antiqua" w:cs="宋体"/>
          <w:color w:val="000000"/>
          <w:kern w:val="0"/>
          <w:sz w:val="24"/>
          <w:szCs w:val="24"/>
        </w:rPr>
        <w:fldChar w:fldCharType="end"/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,</w:t>
      </w:r>
      <w:r w:rsidRPr="00C24CEE">
        <w:rPr>
          <w:rFonts w:ascii="Book Antiqua" w:eastAsia="宋体" w:hAnsi="Book Antiqua" w:cs="宋体"/>
          <w:kern w:val="0"/>
          <w:sz w:val="24"/>
          <w:szCs w:val="24"/>
        </w:rPr>
        <w:t> </w:t>
      </w:r>
      <w:hyperlink r:id="rId12" w:history="1">
        <w:r w:rsidRPr="00C24CEE">
          <w:rPr>
            <w:rFonts w:ascii="Book Antiqua" w:eastAsia="宋体" w:hAnsi="Book Antiqua" w:cs="宋体"/>
            <w:color w:val="000000"/>
            <w:kern w:val="0"/>
            <w:sz w:val="24"/>
            <w:szCs w:val="24"/>
          </w:rPr>
          <w:t>Alvarez-Barrientos A</w:t>
        </w:r>
      </w:hyperlink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,</w:t>
      </w:r>
      <w:r w:rsidRPr="00C24CEE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="008A2811">
        <w:fldChar w:fldCharType="begin"/>
      </w:r>
      <w:r w:rsidR="008A2811">
        <w:instrText xml:space="preserve"> HYPERLINK "http://www.ncbi.nlm.nih.gov/pubmed?term=Fern%C3%A1ndez-Salguero%20P%5BAuthor%5D&amp;cauthor=true&amp;ca</w:instrText>
      </w:r>
      <w:r w:rsidR="008A2811">
        <w:instrText xml:space="preserve">uthor_uid=25053293" </w:instrText>
      </w:r>
      <w:r w:rsidR="008A2811">
        <w:fldChar w:fldCharType="separate"/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Fernández-Salguero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P</w:t>
      </w:r>
      <w:r w:rsidR="008A2811">
        <w:rPr>
          <w:rFonts w:ascii="Book Antiqua" w:eastAsia="宋体" w:hAnsi="Book Antiqua" w:cs="宋体"/>
          <w:color w:val="000000"/>
          <w:kern w:val="0"/>
          <w:sz w:val="24"/>
          <w:szCs w:val="24"/>
        </w:rPr>
        <w:fldChar w:fldCharType="end"/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,</w:t>
      </w:r>
      <w:r w:rsidRPr="00C24CEE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="008A2811">
        <w:fldChar w:fldCharType="begin"/>
      </w:r>
      <w:r w:rsidR="008A2811">
        <w:instrText xml:space="preserve"> HYPERLINK "http://www.ncbi.nlm.nih.gov/pubmed?term=Fern%C3%A1ndez-Rodr%C3%ADguez%20CM%5BAuthor%5D&amp;cauthor=true&amp;cauthor_uid=25053293" </w:instrText>
      </w:r>
      <w:r w:rsidR="008A2811">
        <w:fldChar w:fldCharType="separate"/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Fernández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-Rodríguez CM</w:t>
      </w:r>
      <w:r w:rsidR="008A2811">
        <w:rPr>
          <w:rFonts w:ascii="Book Antiqua" w:eastAsia="宋体" w:hAnsi="Book Antiqua" w:cs="宋体"/>
          <w:color w:val="000000"/>
          <w:kern w:val="0"/>
          <w:sz w:val="24"/>
          <w:szCs w:val="24"/>
        </w:rPr>
        <w:fldChar w:fldCharType="end"/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,</w:t>
      </w:r>
      <w:r w:rsidRPr="00C24CEE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="008A2811">
        <w:fldChar w:fldCharType="begin"/>
      </w:r>
      <w:r w:rsidR="008A2811">
        <w:instrText xml:space="preserve"> HYPERLINK "http://www.ncbi.nlm.nih.gov/pubmed?ter</w:instrText>
      </w:r>
      <w:r w:rsidR="008A2811">
        <w:instrText xml:space="preserve">m=Giannelli%20G%5BAuthor%5D&amp;cauthor=true&amp;cauthor_uid=25053293" </w:instrText>
      </w:r>
      <w:r w:rsidR="008A2811">
        <w:fldChar w:fldCharType="separate"/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Giannelli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G</w:t>
      </w:r>
      <w:r w:rsidR="008A2811">
        <w:rPr>
          <w:rFonts w:ascii="Book Antiqua" w:eastAsia="宋体" w:hAnsi="Book Antiqua" w:cs="宋体"/>
          <w:color w:val="000000"/>
          <w:kern w:val="0"/>
          <w:sz w:val="24"/>
          <w:szCs w:val="24"/>
        </w:rPr>
        <w:fldChar w:fldCharType="end"/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,</w:t>
      </w:r>
      <w:r w:rsidRPr="00C24CEE">
        <w:rPr>
          <w:rFonts w:ascii="Book Antiqua" w:eastAsia="宋体" w:hAnsi="Book Antiqua" w:cs="宋体"/>
          <w:kern w:val="0"/>
          <w:sz w:val="24"/>
          <w:szCs w:val="24"/>
        </w:rPr>
        <w:t> </w:t>
      </w:r>
      <w:hyperlink r:id="rId13" w:history="1">
        <w:r w:rsidRPr="00C24CEE">
          <w:rPr>
            <w:rFonts w:ascii="Book Antiqua" w:eastAsia="宋体" w:hAnsi="Book Antiqua" w:cs="宋体"/>
            <w:color w:val="000000"/>
            <w:kern w:val="0"/>
            <w:sz w:val="24"/>
            <w:szCs w:val="24"/>
          </w:rPr>
          <w:t>Sancho P</w:t>
        </w:r>
      </w:hyperlink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,</w:t>
      </w:r>
      <w:r w:rsidRPr="00C24CEE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="008A2811">
        <w:fldChar w:fldCharType="begin"/>
      </w:r>
      <w:r w:rsidR="008A2811">
        <w:instrText xml:space="preserve"> HYPERLINK "http://www.ncbi.nlm.nih.gov/pubmed?term=Fa</w:instrText>
      </w:r>
      <w:r w:rsidR="008A2811">
        <w:instrText xml:space="preserve">bregat%20I%5BAuthor%5D&amp;cauthor=true&amp;cauthor_uid=25053293" </w:instrText>
      </w:r>
      <w:r w:rsidR="008A2811">
        <w:fldChar w:fldCharType="separate"/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Fabregat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</w:t>
      </w:r>
      <w:r w:rsidR="008A2811">
        <w:rPr>
          <w:rFonts w:ascii="Book Antiqua" w:eastAsia="宋体" w:hAnsi="Book Antiqua" w:cs="宋体"/>
          <w:color w:val="000000"/>
          <w:kern w:val="0"/>
          <w:sz w:val="24"/>
          <w:szCs w:val="24"/>
        </w:rPr>
        <w:fldChar w:fldCharType="end"/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.</w:t>
      </w:r>
      <w:r>
        <w:rPr>
          <w:rFonts w:ascii="Book Antiqua" w:eastAsia="宋体" w:hAnsi="Book Antiqua" w:cs="宋体" w:hint="eastAsia"/>
          <w:color w:val="000000"/>
          <w:kern w:val="0"/>
          <w:sz w:val="24"/>
          <w:szCs w:val="24"/>
        </w:rPr>
        <w:t xml:space="preserve"> 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A mesenchymal-like phenotype and expression of CD44 predict lack of apoptotic response to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orafenib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n liver tumor cells. 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J Cancer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Epub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head of print [PMID: 25053293 DOI: 10.1002/ijc.29097.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30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Huang XY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Ke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W, Shi GM, Zhang X, Zhang C, Shi YH, Wang XY, Ding ZB, Xiao YS, Yan J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Qiu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J, Fan J, Zhou J. αB-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crystallin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omplexes with 14-3-3ζ to induce epithelial-mesenchymal transition and resistance to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orafenib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n hepatocellular carcinoma. 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Hepatology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57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: 2235-2247 [PMID: 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23316005 DOI: 10.1002/hep.26255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31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Shi YH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Ding ZB, Zhou J, Hui B, Shi GM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Ke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W, Wang XY, Dai Z, Peng YF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Gu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Y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Qiu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J, Fan J. Targeting autophagy enhances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orafenib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ethality for hepatocellular carcinoma via ER stress-related apoptosis. </w:t>
      </w:r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Autophagy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1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7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159-1172 [PMID: 216911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47 DOI: 10.4161/auto.7.10.16818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32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Shimizu S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Takehara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Hikita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, Kodama T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Tsunematsu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, Miyagi T, Hosui A, Ishida H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Tatsumi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, Kanto T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Hiramatsu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N, Fujita N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Yoshimori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, Hayashi N. Inhibition of autophagy potentiates the antitumor effect of the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multikinase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nhibitor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orafenib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n hepatocellular carcinoma. 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Int</w:t>
      </w:r>
      <w:proofErr w:type="spellEnd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J Cancer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2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31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548-557 [PMID: 21858812 DOI: 10.1002/i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jc.26374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33 </w:t>
      </w:r>
      <w:proofErr w:type="spellStart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Zhai</w:t>
      </w:r>
      <w:proofErr w:type="spellEnd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B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Hu F, Jiang X, Xu J, Zhao D, Liu B, Pan S, Dong X, Tan G, Wei Z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Qiao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, Jiang H, Sun X. Inhibition of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Akt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everses the acquired resistance to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orafenib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by switching protective autophagy to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autophagic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ell death in hepatocellular carcinoma. 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Mol</w:t>
      </w:r>
      <w:proofErr w:type="spellEnd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Cancer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Ther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3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589-1598 [PMID: 24705351 DOI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: 10.1158/1535-7163.MCT-13-1043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34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Liu B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Cao Y, Jiang H, Mao A. Autophagy facilitates the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orafenib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esistance of hepatocellular carcinoma cells. </w:t>
      </w:r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West Indian Med J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62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698-700 [PMID: 2501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4853 DOI: 10.7727/wimj.2013.040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proofErr w:type="gram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35 </w:t>
      </w:r>
      <w:proofErr w:type="spellStart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Ribatti</w:t>
      </w:r>
      <w:proofErr w:type="spellEnd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D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Crivellato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Vacca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. Inflammation and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antiangiogenesis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n cancer.</w:t>
      </w:r>
      <w:proofErr w:type="gram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urr</w:t>
      </w:r>
      <w:proofErr w:type="spellEnd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Med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hem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2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9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955-960 [PMID: 22214461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36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Liang Y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Zheng T, Song R, Wang J, Yin D, Wang L, Liu H, Tian L, Fang X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Meng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X, Jiang H, Liu J, Liu L. Hypoxia-mediated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orafenib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esistance can be overcome by EF24 through Von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Hippel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-Lindau tumor suppressor-dependent HIF-1α inhibition in hepatocellular carcinoma. 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Hepatology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57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847-1857 [PMID: 23299930 DOI: 10.100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2/hep.26224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37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Hernandez-</w:t>
      </w:r>
      <w:proofErr w:type="spellStart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Gea</w:t>
      </w:r>
      <w:proofErr w:type="spellEnd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V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Toffanin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Friedman SL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Llovet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M. </w:t>
      </w:r>
      <w:proofErr w:type="gram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Role of the microenvironment in the pathogenesis and treatment of hepatocellular carcinoma.</w:t>
      </w:r>
      <w:proofErr w:type="gram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Gastroenterology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44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512-527 [PMID: 23313965 DO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I: 10.1053/j.gastro.2013.01.002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38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Mao K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Zhang J, He C, Xu K, Liu J, Sun J, Wu G, Tan C, Zeng Y, Wang J, Xiao Z. Restoration of miR-193b sensitizes Hepatitis B virus-associated hepatocellular carcinoma to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orafenib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. </w:t>
      </w:r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Cancer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Lett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52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45-252 [PMID: 25034398 DOI: 10.1016/j.canlet.2014.07.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004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proofErr w:type="gram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39 </w:t>
      </w:r>
      <w:proofErr w:type="spellStart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Makarova</w:t>
      </w:r>
      <w:proofErr w:type="spellEnd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AS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Lazarevich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NL.</w:t>
      </w:r>
      <w:proofErr w:type="gram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eregulation of signaling pathways involved in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orafenib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esistance of hepatocellular carcinoma. 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Klin</w:t>
      </w:r>
      <w:proofErr w:type="spellEnd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Lab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Diagn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>
        <w:rPr>
          <w:rFonts w:ascii="Book Antiqua" w:eastAsia="宋体" w:hAnsi="Book Antiqua" w:cs="宋体" w:hint="eastAsia"/>
          <w:b/>
          <w:color w:val="000000"/>
          <w:kern w:val="0"/>
          <w:sz w:val="24"/>
          <w:szCs w:val="24"/>
        </w:rPr>
        <w:t>(10)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66-8, 34-7 [PMID: 24640100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40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Johnson PJ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Qin S, Park JW, Poon RT, Raoul JL, Philip PA, Hsu CH, Hu TH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Heo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, Xu J, Lu L, Chao Y, Boucher E, Han KH, Paik SW, Robles-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Aviña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, Kudo M, Yan L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obhonslidsuk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Komov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Decaens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Tak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WY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Jeng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B, Liu D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Ezzeddine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, Walters I, Cheng AL.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Brivanib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versus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orafenib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s first-line therapy in patients with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unresectable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, advanced hepatocellular carcinoma: results from the randomized phase III BRISK-FL study. </w:t>
      </w:r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1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3517-3524 [PMID: 2398008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4 DOI: 10.1200/JCO.2012.48.4410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Default="00C24CEE" w:rsidP="008631CD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41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Cheng AL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Kang YK, Lin DY, Park JW, Kudo M, Qin S, Chung HC, Song X, Xu J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Poggi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G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Omata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Pitman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Lowenthal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Lanzalone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Yang L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Lechuga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J, Raymond E.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unitinib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versus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orafenib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n advanced hepatocellular cancer: results of a randomized phase III trial. </w:t>
      </w:r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1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4067-4075 [PMID: 24081937 DOI: 10.1200/JCO.2012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.45.8372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8631CD" w:rsidP="008631CD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42</w:t>
      </w:r>
      <w:r w:rsidR="00366230">
        <w:rPr>
          <w:rFonts w:ascii="Book Antiqua" w:eastAsia="宋体" w:hAnsi="Book Antiqua" w:cs="宋体" w:hint="eastAsia"/>
          <w:color w:val="000000"/>
          <w:kern w:val="0"/>
          <w:sz w:val="24"/>
          <w:szCs w:val="24"/>
        </w:rPr>
        <w:t xml:space="preserve"> </w:t>
      </w:r>
      <w:r w:rsidRPr="008631CD">
        <w:rPr>
          <w:rFonts w:ascii="Book Antiqua" w:eastAsia="宋体" w:hAnsi="Book Antiqua" w:cs="宋体"/>
          <w:b/>
          <w:color w:val="000000"/>
          <w:kern w:val="0"/>
          <w:sz w:val="24"/>
          <w:szCs w:val="24"/>
        </w:rPr>
        <w:t>Zhu AX,</w:t>
      </w:r>
      <w:r w:rsidRPr="008631CD">
        <w:rPr>
          <w:rFonts w:ascii="Book Antiqua" w:eastAsia="宋体" w:hAnsi="Book Antiqua" w:cs="宋体"/>
          <w:color w:val="000000"/>
          <w:kern w:val="0"/>
          <w:sz w:val="24"/>
          <w:szCs w:val="24"/>
        </w:rPr>
        <w:t> Rosmorduc O, Evans J, Ross P, Santoro A, Carrilho FJ, 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Leberre</w:t>
      </w:r>
      <w:r>
        <w:rPr>
          <w:rFonts w:ascii="Book Antiqua" w:eastAsia="宋体" w:hAnsi="Book Antiqua" w:cs="宋体" w:hint="eastAsia"/>
          <w:color w:val="000000"/>
          <w:kern w:val="0"/>
          <w:sz w:val="24"/>
          <w:szCs w:val="24"/>
        </w:rPr>
        <w:t xml:space="preserve"> </w:t>
      </w:r>
      <w:r w:rsidRPr="008631CD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MA, Jensen M, </w:t>
      </w:r>
      <w:proofErr w:type="spellStart"/>
      <w:r w:rsidRPr="008631CD">
        <w:rPr>
          <w:rFonts w:ascii="Book Antiqua" w:eastAsia="宋体" w:hAnsi="Book Antiqua" w:cs="宋体"/>
          <w:color w:val="000000"/>
          <w:kern w:val="0"/>
          <w:sz w:val="24"/>
          <w:szCs w:val="24"/>
        </w:rPr>
        <w:t>Meinhardt</w:t>
      </w:r>
      <w:proofErr w:type="spellEnd"/>
      <w:r w:rsidRPr="008631CD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G, Kang YK</w:t>
      </w:r>
      <w:r>
        <w:rPr>
          <w:rFonts w:ascii="Book Antiqua" w:eastAsia="宋体" w:hAnsi="Book Antiqua" w:cs="宋体" w:hint="eastAsia"/>
          <w:color w:val="000000"/>
          <w:kern w:val="0"/>
          <w:sz w:val="24"/>
          <w:szCs w:val="24"/>
        </w:rPr>
        <w:t>.</w:t>
      </w:r>
      <w:r w:rsidRPr="008631CD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EARCH: a phase III, randomized, double-blind, placebo-controlled trial of </w:t>
      </w:r>
      <w:proofErr w:type="spellStart"/>
      <w:r w:rsidRPr="008631CD">
        <w:rPr>
          <w:rFonts w:ascii="Book Antiqua" w:eastAsia="宋体" w:hAnsi="Book Antiqua" w:cs="宋体"/>
          <w:color w:val="000000"/>
          <w:kern w:val="0"/>
          <w:sz w:val="24"/>
          <w:szCs w:val="24"/>
        </w:rPr>
        <w:t>sorafenib</w:t>
      </w:r>
      <w:proofErr w:type="spellEnd"/>
      <w:r w:rsidRPr="008631CD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plus </w:t>
      </w:r>
      <w:proofErr w:type="spellStart"/>
      <w:r w:rsidRPr="008631CD">
        <w:rPr>
          <w:rFonts w:ascii="Book Antiqua" w:eastAsia="宋体" w:hAnsi="Book Antiqua" w:cs="宋体"/>
          <w:color w:val="000000"/>
          <w:kern w:val="0"/>
          <w:sz w:val="24"/>
          <w:szCs w:val="24"/>
        </w:rPr>
        <w:t>erlotinib</w:t>
      </w:r>
      <w:proofErr w:type="spellEnd"/>
      <w:r w:rsidRPr="008631CD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n patients with hepatocellular carcinoma (HCC)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. </w:t>
      </w:r>
      <w:r w:rsidRPr="008631CD">
        <w:rPr>
          <w:rFonts w:ascii="Book Antiqua" w:eastAsia="宋体" w:hAnsi="Book Antiqua" w:cs="宋体"/>
          <w:i/>
          <w:color w:val="000000"/>
          <w:kern w:val="0"/>
          <w:sz w:val="24"/>
          <w:szCs w:val="24"/>
        </w:rPr>
        <w:t>ESMO Congress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2012; </w:t>
      </w:r>
      <w:proofErr w:type="spellStart"/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>Abstr</w:t>
      </w:r>
      <w:proofErr w:type="spellEnd"/>
      <w:r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917</w:t>
      </w:r>
    </w:p>
    <w:p w:rsidR="00C24CEE" w:rsidRPr="00C24CEE" w:rsidRDefault="00C24CEE" w:rsidP="008631CD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43 </w:t>
      </w:r>
      <w:proofErr w:type="spellStart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Llovet</w:t>
      </w:r>
      <w:proofErr w:type="spellEnd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JM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Decaens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, Raoul JL, Boucher E, Kudo M, Chang C, Kang YK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Assenat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, Lim HY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Boige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V, Mathurin P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Fartoux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, Lin DY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Bruix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, Poon RT, Sherman M, Blanc JF, Finn RS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Tak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WY, Chao Y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Ezzeddine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, Liu D, Walters I, Park JW.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Brivanib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n patients with advanced hepatocellular carcinoma who were intolerant to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orafenib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or for whom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orafenib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failed: results from the randomized phase III BRISK-PS study. </w:t>
      </w:r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J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3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1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3509-3516 [PMID: 23980090 DOI: 10.1200/JCO.2012.47.3009.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44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Zhu AX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Kudo M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Assenat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Cattan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Kang YK, Lim HY, Poon RT, Blanc JF, Vogel A, Chen CL, Dorval E, Peck-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Radosavljevic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Santoro A, Daniele B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Furuse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Jappe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A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Perraud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Anak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O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ellami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B, Chen LT. Effect of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everolimus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on survival in advanced hepatocellular carcinoma after failure of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orafenib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the EVOLVE-1 randomized clinical trial. </w:t>
      </w:r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JAMA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312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57-67 [PMID: 25058</w:t>
      </w:r>
      <w:r w:rsidR="00111AC6">
        <w:rPr>
          <w:rFonts w:ascii="Book Antiqua" w:eastAsia="宋体" w:hAnsi="Book Antiqua" w:cs="宋体"/>
          <w:color w:val="000000"/>
          <w:kern w:val="0"/>
          <w:sz w:val="24"/>
          <w:szCs w:val="24"/>
        </w:rPr>
        <w:t>218 DOI: 10.1001/jama.2014.7189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45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Patel A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, Sun W. Molecular targeted therapy in hepatocellular carcinoma: from biology to clinical practice and future. 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urr</w:t>
      </w:r>
      <w:proofErr w:type="spellEnd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Treat Options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Oncol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4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5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380-394 [PMID: 24838298</w:t>
      </w:r>
      <w:r w:rsidR="00111AC6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OI: 10.1007/s11864-014-0291-7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46 </w:t>
      </w:r>
      <w:proofErr w:type="spellStart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Ebos</w:t>
      </w:r>
      <w:proofErr w:type="spellEnd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JM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Lee CR, Cruz-Munoz W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Bjarnason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GA, Christensen JG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Kerbel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S. </w:t>
      </w:r>
      <w:proofErr w:type="gram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Accelerated metastasis after short-term treatment with a potent inhibitor of tumor angiogenesis.</w:t>
      </w:r>
      <w:proofErr w:type="gram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ancer Cell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9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5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32-239 [PMID: 19249681</w:t>
      </w:r>
      <w:r w:rsidR="00111AC6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OI: 10.1016/j.ccr.2009.01.021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47 </w:t>
      </w:r>
      <w:proofErr w:type="spellStart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Pàez-Ribes</w:t>
      </w:r>
      <w:proofErr w:type="spellEnd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M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Allen E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Hudock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, Takeda T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Okuyama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H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Viñals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F, Inoue M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Bergers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G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Hanahan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, Casanovas O.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Antiangiogenic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herapy elicits malignant progression of tumors to increased local invasion and distant metastasis. </w:t>
      </w:r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ancer Cell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9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5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20-231 [PMID: 19249680</w:t>
      </w:r>
      <w:r w:rsidR="00111AC6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DOI: 10.1016/j.ccr.2009.01.027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proofErr w:type="gram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48 </w:t>
      </w:r>
      <w:proofErr w:type="spellStart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Hida</w:t>
      </w:r>
      <w:proofErr w:type="spellEnd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K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Hida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Y, Shindoh M. Understanding tumor endothelial cell abnormalities to develop ideal anti-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angiogenic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therapies.</w:t>
      </w:r>
      <w:proofErr w:type="gram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</w:t>
      </w:r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Cancer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Sci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8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99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459-466 [PMID: 18167133 DOI: 1</w:t>
      </w:r>
      <w:r w:rsidR="00111AC6">
        <w:rPr>
          <w:rFonts w:ascii="Book Antiqua" w:eastAsia="宋体" w:hAnsi="Book Antiqua" w:cs="宋体"/>
          <w:color w:val="000000"/>
          <w:kern w:val="0"/>
          <w:sz w:val="24"/>
          <w:szCs w:val="24"/>
        </w:rPr>
        <w:t>0.1111/j.1349-7006.2007.00704.x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49 </w:t>
      </w:r>
      <w:proofErr w:type="spellStart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Bussolati</w:t>
      </w:r>
      <w:proofErr w:type="spellEnd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B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Deregibus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C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Camussi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G. Characterization of molecular and functional alterations of tumor endothelial cells to design anti-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angiogenic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trategies. 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urr</w:t>
      </w:r>
      <w:proofErr w:type="spellEnd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Vasc</w:t>
      </w:r>
      <w:proofErr w:type="spellEnd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Pharmacol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0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8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220-232 [PMID: 19485921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50 </w:t>
      </w:r>
      <w:proofErr w:type="spellStart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Xiong</w:t>
      </w:r>
      <w:proofErr w:type="spellEnd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YQ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, Sun HC, Zhang W, Zhu XD, Zhuang PY, Zhang JB, Wang L, Wu WZ, Qin LX, Tang ZY. Human hepatocellular carcinoma tumor-derived endothelial cells manifest increased angiogenesis capability and drug resistance compared with normal endothelial cells. </w:t>
      </w:r>
      <w:proofErr w:type="spellStart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lin</w:t>
      </w:r>
      <w:proofErr w:type="spellEnd"/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 xml:space="preserve"> Cancer Res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9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15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4838-4846 [PMID: 19638466 DOI</w:t>
      </w:r>
      <w:r w:rsidR="00111AC6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0.1158/1078-0432.CCR-08-2780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lastRenderedPageBreak/>
        <w:t>51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Wang R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Chadalavada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, Wilshire J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Kowalik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U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Hovinga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KE, Geber A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Fligelman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B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Leversha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Brennan C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Tabar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V. Glioblastoma stem-like cells give rise to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tumour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ndothelium. </w:t>
      </w:r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Nature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0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468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829-833 [PMID: 21</w:t>
      </w:r>
      <w:r w:rsidR="00111AC6">
        <w:rPr>
          <w:rFonts w:ascii="Book Antiqua" w:eastAsia="宋体" w:hAnsi="Book Antiqua" w:cs="宋体"/>
          <w:color w:val="000000"/>
          <w:kern w:val="0"/>
          <w:sz w:val="24"/>
          <w:szCs w:val="24"/>
        </w:rPr>
        <w:t>102433 DOI: 10.1038/nature09624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52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Ricci-</w:t>
      </w:r>
      <w:proofErr w:type="spellStart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Vitiani</w:t>
      </w:r>
      <w:proofErr w:type="spellEnd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L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Pallini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Biffoni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Todaro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Invernici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G, Cenci T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Maira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G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Parati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EA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tassi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G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Larocca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LM, De Maria R.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Tumour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vascularization via endothelial differentiation of glioblastoma stem-like cells. </w:t>
      </w:r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Nature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0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468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824-828 [PMID: 21102434 DOI: 10.1038/nat</w:t>
      </w:r>
      <w:r w:rsidR="00111AC6">
        <w:rPr>
          <w:rFonts w:ascii="Book Antiqua" w:eastAsia="宋体" w:hAnsi="Book Antiqua" w:cs="宋体"/>
          <w:color w:val="000000"/>
          <w:kern w:val="0"/>
          <w:sz w:val="24"/>
          <w:szCs w:val="24"/>
        </w:rPr>
        <w:t>ure09557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53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Li JL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ainson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C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Oon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CE, Turley H, Leek R, Sheldon H, Bridges E, Shi W, Snell C, Bowden ET, Wu H, Chowdhury PS, Russell AJ, Montgomery CP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Poulsom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R, Harris AL. DLL4-Notch signaling mediates tumor resistance to anti-VEGF therapy in vivo. </w:t>
      </w:r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Cancer Res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11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71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6073-6083 [PMID: 21803743 DOI</w:t>
      </w:r>
      <w:r w:rsidR="00111AC6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0.1158/0008-5472.CAN-11-1704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54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Ridgway J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Zhang G, Wu Y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tawicki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S, Liang WC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Chanthery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Y, Kowalski J, Watts RJ, Callahan C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Kasman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, Singh M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Chien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M, Tan C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Hongo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JA, de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auvage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F, Plowman G, Yan M. Inhibition of Dll4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signalling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inhibits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tumour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growth by deregulating angiogenesis. </w:t>
      </w:r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Nature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6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444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083-1087 [PMID: 17</w:t>
      </w:r>
      <w:r w:rsidR="00111AC6">
        <w:rPr>
          <w:rFonts w:ascii="Book Antiqua" w:eastAsia="宋体" w:hAnsi="Book Antiqua" w:cs="宋体"/>
          <w:color w:val="000000"/>
          <w:kern w:val="0"/>
          <w:sz w:val="24"/>
          <w:szCs w:val="24"/>
        </w:rPr>
        <w:t>183323 DOI: 10.1038/nature05313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C24CEE" w:rsidRPr="00C24CEE" w:rsidRDefault="00C24CEE" w:rsidP="00C24CEE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</w:rPr>
      </w:pP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55 </w:t>
      </w:r>
      <w:proofErr w:type="spellStart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Noguera-Troise</w:t>
      </w:r>
      <w:proofErr w:type="spellEnd"/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 xml:space="preserve"> I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, Daly C, Papadopoulos NJ, Coetzee S, Boland P, Gale NW, Lin HC,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Yancopoulos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GD, Thurston G. Blockade of Dll4 inhibits </w:t>
      </w:r>
      <w:proofErr w:type="spellStart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tumour</w:t>
      </w:r>
      <w:proofErr w:type="spellEnd"/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 xml:space="preserve"> growth by promoting non-productive angiogenesis. </w:t>
      </w:r>
      <w:r w:rsidRPr="00C24CEE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</w:rPr>
        <w:t>Nature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 2006; </w:t>
      </w:r>
      <w:r w:rsidRPr="00C24CEE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</w:rPr>
        <w:t>444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: 1032-1037 [PMID: 17</w:t>
      </w:r>
      <w:r w:rsidR="00111AC6">
        <w:rPr>
          <w:rFonts w:ascii="Book Antiqua" w:eastAsia="宋体" w:hAnsi="Book Antiqua" w:cs="宋体"/>
          <w:color w:val="000000"/>
          <w:kern w:val="0"/>
          <w:sz w:val="24"/>
          <w:szCs w:val="24"/>
        </w:rPr>
        <w:t>183313 DOI: 10.1038/nature05355</w:t>
      </w:r>
      <w:r w:rsidRPr="00C24CEE">
        <w:rPr>
          <w:rFonts w:ascii="Book Antiqua" w:eastAsia="宋体" w:hAnsi="Book Antiqua" w:cs="宋体"/>
          <w:color w:val="000000"/>
          <w:kern w:val="0"/>
          <w:sz w:val="24"/>
          <w:szCs w:val="24"/>
        </w:rPr>
        <w:t>]</w:t>
      </w:r>
    </w:p>
    <w:p w:rsidR="00A50EFE" w:rsidRPr="00C24CEE" w:rsidRDefault="00A50EFE" w:rsidP="00C24CEE">
      <w:pPr>
        <w:spacing w:line="360" w:lineRule="auto"/>
        <w:rPr>
          <w:rFonts w:ascii="Book Antiqua" w:eastAsia="华文行楷" w:hAnsi="Book Antiqua" w:cs="Times New Roman"/>
          <w:b/>
          <w:color w:val="000000" w:themeColor="text1"/>
          <w:sz w:val="24"/>
          <w:szCs w:val="24"/>
        </w:rPr>
      </w:pPr>
    </w:p>
    <w:p w:rsidR="00A50EFE" w:rsidRPr="00111AC6" w:rsidRDefault="00A50EFE" w:rsidP="00111AC6">
      <w:pPr>
        <w:pStyle w:val="ae"/>
        <w:spacing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111AC6">
        <w:rPr>
          <w:rFonts w:ascii="Book Antiqua" w:hAnsi="Book Antiqua"/>
          <w:b/>
          <w:sz w:val="24"/>
          <w:szCs w:val="24"/>
        </w:rPr>
        <w:t>P-Reviewer:</w:t>
      </w:r>
      <w:r w:rsidR="00C24CEE" w:rsidRPr="00111AC6">
        <w:rPr>
          <w:rFonts w:ascii="Book Antiqua" w:hAnsi="Book Antiqua" w:cs="Tahoma"/>
          <w:color w:val="000000"/>
          <w:sz w:val="24"/>
          <w:szCs w:val="24"/>
        </w:rPr>
        <w:t xml:space="preserve"> Chua MS, </w:t>
      </w:r>
      <w:proofErr w:type="spellStart"/>
      <w:r w:rsidR="00C24CEE" w:rsidRPr="00111AC6">
        <w:rPr>
          <w:rFonts w:ascii="Book Antiqua" w:hAnsi="Book Antiqua" w:cs="Tahoma"/>
          <w:color w:val="000000"/>
          <w:sz w:val="24"/>
          <w:szCs w:val="24"/>
        </w:rPr>
        <w:t>Tamori</w:t>
      </w:r>
      <w:proofErr w:type="spellEnd"/>
      <w:r w:rsidR="00C24CEE" w:rsidRPr="00111AC6">
        <w:rPr>
          <w:rFonts w:ascii="Book Antiqua" w:hAnsi="Book Antiqua" w:cs="Tahoma"/>
          <w:color w:val="000000"/>
          <w:sz w:val="24"/>
          <w:szCs w:val="24"/>
        </w:rPr>
        <w:t xml:space="preserve"> A</w:t>
      </w:r>
      <w:r w:rsidRPr="00111AC6">
        <w:rPr>
          <w:rFonts w:ascii="Book Antiqua" w:hAnsi="Book Antiqua"/>
          <w:b/>
          <w:sz w:val="24"/>
          <w:szCs w:val="24"/>
        </w:rPr>
        <w:t xml:space="preserve"> S-Editor: </w:t>
      </w:r>
      <w:proofErr w:type="spellStart"/>
      <w:r w:rsidRPr="00111AC6">
        <w:rPr>
          <w:rFonts w:ascii="Book Antiqua" w:hAnsi="Book Antiqua"/>
          <w:sz w:val="24"/>
          <w:szCs w:val="24"/>
        </w:rPr>
        <w:t>Ji</w:t>
      </w:r>
      <w:proofErr w:type="spellEnd"/>
      <w:r w:rsidRPr="00111AC6">
        <w:rPr>
          <w:rFonts w:ascii="Book Antiqua" w:hAnsi="Book Antiqua"/>
          <w:sz w:val="24"/>
          <w:szCs w:val="24"/>
        </w:rPr>
        <w:t xml:space="preserve"> FF</w:t>
      </w:r>
      <w:r w:rsidRPr="00111AC6">
        <w:rPr>
          <w:rFonts w:ascii="Book Antiqua" w:hAnsi="Book Antiqua"/>
          <w:b/>
          <w:sz w:val="24"/>
          <w:szCs w:val="24"/>
        </w:rPr>
        <w:t xml:space="preserve"> L-Editor:  E-Editor:</w:t>
      </w:r>
    </w:p>
    <w:p w:rsidR="004D07C5" w:rsidRPr="00C24CEE" w:rsidRDefault="004D07C5" w:rsidP="00C24CEE">
      <w:pPr>
        <w:widowControl/>
        <w:spacing w:line="360" w:lineRule="auto"/>
        <w:rPr>
          <w:rFonts w:ascii="Book Antiqua" w:eastAsia="华文行楷" w:hAnsi="Book Antiqua" w:cs="Times New Roman"/>
          <w:b/>
          <w:sz w:val="24"/>
          <w:szCs w:val="24"/>
        </w:rPr>
      </w:pPr>
      <w:r w:rsidRPr="00C24CEE">
        <w:rPr>
          <w:rFonts w:ascii="Book Antiqua" w:eastAsia="华文行楷" w:hAnsi="Book Antiqua" w:cs="Times New Roman"/>
          <w:b/>
          <w:sz w:val="24"/>
          <w:szCs w:val="24"/>
        </w:rPr>
        <w:br w:type="page"/>
      </w:r>
    </w:p>
    <w:p w:rsidR="007C7706" w:rsidRPr="00A50EFE" w:rsidRDefault="00A50EFE" w:rsidP="00077B06">
      <w:pPr>
        <w:spacing w:line="360" w:lineRule="auto"/>
        <w:rPr>
          <w:rFonts w:ascii="Book Antiqua" w:eastAsia="华文行楷" w:hAnsi="Book Antiqua" w:cs="Times New Roman"/>
          <w:b/>
          <w:sz w:val="24"/>
          <w:szCs w:val="24"/>
        </w:rPr>
      </w:pPr>
      <w:r w:rsidRPr="00A50EFE">
        <w:rPr>
          <w:rFonts w:ascii="Book Antiqua" w:eastAsia="华文行楷" w:hAnsi="Book Antiqua" w:cs="Times New Roman"/>
          <w:b/>
          <w:sz w:val="24"/>
          <w:szCs w:val="24"/>
        </w:rPr>
        <w:lastRenderedPageBreak/>
        <w:t>Table 1</w:t>
      </w:r>
      <w:r w:rsidR="007C7706" w:rsidRPr="00A50EFE">
        <w:rPr>
          <w:rFonts w:ascii="Book Antiqua" w:eastAsia="华文行楷" w:hAnsi="Book Antiqua" w:cs="Times New Roman"/>
          <w:b/>
          <w:sz w:val="24"/>
          <w:szCs w:val="24"/>
        </w:rPr>
        <w:t xml:space="preserve"> </w:t>
      </w:r>
      <w:bookmarkStart w:id="345" w:name="OLE_LINK256"/>
      <w:bookmarkStart w:id="346" w:name="OLE_LINK257"/>
      <w:bookmarkStart w:id="347" w:name="OLE_LINK259"/>
      <w:r w:rsidR="007C7706" w:rsidRPr="00A50EFE">
        <w:rPr>
          <w:rFonts w:ascii="Book Antiqua" w:eastAsia="华文行楷" w:hAnsi="Book Antiqua" w:cs="Times New Roman"/>
          <w:b/>
          <w:sz w:val="24"/>
          <w:szCs w:val="24"/>
        </w:rPr>
        <w:t>Clinical studies</w:t>
      </w:r>
      <w:bookmarkEnd w:id="345"/>
      <w:bookmarkEnd w:id="346"/>
      <w:r w:rsidR="007C7706" w:rsidRPr="00A50EFE">
        <w:rPr>
          <w:rFonts w:ascii="Book Antiqua" w:eastAsia="华文行楷" w:hAnsi="Book Antiqua" w:cs="Times New Roman"/>
          <w:b/>
          <w:sz w:val="24"/>
          <w:szCs w:val="24"/>
        </w:rPr>
        <w:t xml:space="preserve"> on anti-angiogenesis therapy </w:t>
      </w:r>
      <w:r w:rsidR="00107135" w:rsidRPr="00A50EFE">
        <w:rPr>
          <w:rFonts w:ascii="Book Antiqua" w:eastAsia="华文行楷" w:hAnsi="Book Antiqua" w:cs="Times New Roman"/>
          <w:b/>
          <w:sz w:val="24"/>
          <w:szCs w:val="24"/>
        </w:rPr>
        <w:t xml:space="preserve">of </w:t>
      </w:r>
      <w:r w:rsidRPr="00A50EFE">
        <w:rPr>
          <w:rFonts w:ascii="Book Antiqua" w:eastAsia="华文行楷" w:hAnsi="Book Antiqua"/>
          <w:b/>
          <w:color w:val="000000" w:themeColor="text1"/>
          <w:sz w:val="24"/>
          <w:szCs w:val="24"/>
        </w:rPr>
        <w:t>hepatocellular carcinoma</w:t>
      </w:r>
      <w:r w:rsidR="00107135" w:rsidRPr="00A50EFE">
        <w:rPr>
          <w:rFonts w:ascii="Book Antiqua" w:eastAsia="华文行楷" w:hAnsi="Book Antiqua" w:cs="Times New Roman"/>
          <w:b/>
          <w:sz w:val="24"/>
          <w:szCs w:val="24"/>
        </w:rPr>
        <w:t xml:space="preserve"> </w:t>
      </w:r>
      <w:r w:rsidR="007C7706" w:rsidRPr="00A50EFE">
        <w:rPr>
          <w:rFonts w:ascii="Book Antiqua" w:eastAsia="华文行楷" w:hAnsi="Book Antiqua" w:cs="Times New Roman"/>
          <w:b/>
          <w:sz w:val="24"/>
          <w:szCs w:val="24"/>
        </w:rPr>
        <w:t>included in this review</w:t>
      </w:r>
      <w:bookmarkEnd w:id="347"/>
    </w:p>
    <w:tbl>
      <w:tblPr>
        <w:tblStyle w:val="ad"/>
        <w:tblW w:w="9049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91"/>
        <w:gridCol w:w="706"/>
        <w:gridCol w:w="976"/>
        <w:gridCol w:w="3280"/>
        <w:gridCol w:w="2196"/>
      </w:tblGrid>
      <w:tr w:rsidR="007C7706" w:rsidRPr="00077B06" w:rsidTr="007C7706">
        <w:trPr>
          <w:trHeight w:val="454"/>
        </w:trPr>
        <w:tc>
          <w:tcPr>
            <w:tcW w:w="1893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7C7706" w:rsidRPr="00077B06" w:rsidRDefault="00A50EFE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>
              <w:rPr>
                <w:rFonts w:ascii="Book Antiqua" w:eastAsia="华文行楷" w:hAnsi="Book Antiqua" w:cs="Times New Roman" w:hint="eastAsia"/>
                <w:sz w:val="24"/>
                <w:szCs w:val="24"/>
              </w:rPr>
              <w:t>Ref.</w:t>
            </w:r>
          </w:p>
        </w:tc>
        <w:tc>
          <w:tcPr>
            <w:tcW w:w="695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Year</w:t>
            </w:r>
          </w:p>
        </w:tc>
        <w:tc>
          <w:tcPr>
            <w:tcW w:w="977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Phase</w:t>
            </w:r>
          </w:p>
        </w:tc>
        <w:tc>
          <w:tcPr>
            <w:tcW w:w="3286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Investigational drug</w:t>
            </w:r>
          </w:p>
        </w:tc>
        <w:tc>
          <w:tcPr>
            <w:tcW w:w="2198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Outcome</w:t>
            </w:r>
          </w:p>
        </w:tc>
      </w:tr>
      <w:tr w:rsidR="007C7706" w:rsidRPr="00077B06" w:rsidTr="007C7706">
        <w:trPr>
          <w:trHeight w:val="454"/>
        </w:trPr>
        <w:tc>
          <w:tcPr>
            <w:tcW w:w="1893" w:type="dxa"/>
            <w:tcBorders>
              <w:top w:val="single" w:sz="4" w:space="0" w:color="000000" w:themeColor="text1"/>
            </w:tcBorders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Llovet</w:t>
            </w:r>
            <w:proofErr w:type="spellEnd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 </w:t>
            </w:r>
            <w:r w:rsidR="00A50EFE">
              <w:rPr>
                <w:rFonts w:ascii="Book Antiqua" w:eastAsia="华文行楷" w:hAnsi="Book Antiqua" w:cs="Times New Roman"/>
                <w:i/>
                <w:sz w:val="24"/>
                <w:szCs w:val="24"/>
              </w:rPr>
              <w:t>et al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  <w:vertAlign w:val="superscript"/>
              </w:rPr>
              <w:t>[10]</w:t>
            </w:r>
          </w:p>
        </w:tc>
        <w:tc>
          <w:tcPr>
            <w:tcW w:w="695" w:type="dxa"/>
            <w:tcBorders>
              <w:top w:val="single" w:sz="4" w:space="0" w:color="000000" w:themeColor="text1"/>
            </w:tcBorders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2008</w:t>
            </w:r>
          </w:p>
        </w:tc>
        <w:tc>
          <w:tcPr>
            <w:tcW w:w="977" w:type="dxa"/>
            <w:tcBorders>
              <w:top w:val="single" w:sz="4" w:space="0" w:color="000000" w:themeColor="text1"/>
            </w:tcBorders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Phase 3</w:t>
            </w:r>
          </w:p>
        </w:tc>
        <w:tc>
          <w:tcPr>
            <w:tcW w:w="3286" w:type="dxa"/>
            <w:tcBorders>
              <w:top w:val="single" w:sz="4" w:space="0" w:color="000000" w:themeColor="text1"/>
            </w:tcBorders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Sorafenib</w:t>
            </w:r>
            <w:proofErr w:type="spellEnd"/>
          </w:p>
        </w:tc>
        <w:tc>
          <w:tcPr>
            <w:tcW w:w="2198" w:type="dxa"/>
            <w:tcBorders>
              <w:top w:val="single" w:sz="4" w:space="0" w:color="000000" w:themeColor="text1"/>
            </w:tcBorders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Increase</w:t>
            </w:r>
            <w:r w:rsidR="00ED0116"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d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 survival</w:t>
            </w:r>
          </w:p>
        </w:tc>
      </w:tr>
      <w:tr w:rsidR="007C7706" w:rsidRPr="00077B06" w:rsidTr="007C7706">
        <w:trPr>
          <w:trHeight w:val="454"/>
        </w:trPr>
        <w:tc>
          <w:tcPr>
            <w:tcW w:w="1893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Calibri"/>
                <w:noProof/>
                <w:color w:val="000000" w:themeColor="text1"/>
                <w:sz w:val="24"/>
                <w:szCs w:val="24"/>
              </w:rPr>
              <w:t>Cheng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 </w:t>
            </w:r>
            <w:r w:rsidR="00A50EFE" w:rsidRPr="00A50EFE">
              <w:rPr>
                <w:rFonts w:ascii="Book Antiqua" w:eastAsia="华文行楷" w:hAnsi="Book Antiqua" w:cs="Times New Roman"/>
                <w:i/>
                <w:sz w:val="24"/>
                <w:szCs w:val="24"/>
              </w:rPr>
              <w:t>et al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  <w:vertAlign w:val="superscript"/>
              </w:rPr>
              <w:t>[12]</w:t>
            </w:r>
          </w:p>
        </w:tc>
        <w:tc>
          <w:tcPr>
            <w:tcW w:w="695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2009</w:t>
            </w:r>
          </w:p>
        </w:tc>
        <w:tc>
          <w:tcPr>
            <w:tcW w:w="977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Phase 3</w:t>
            </w:r>
          </w:p>
        </w:tc>
        <w:tc>
          <w:tcPr>
            <w:tcW w:w="3286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Sorafenib</w:t>
            </w:r>
            <w:proofErr w:type="spellEnd"/>
          </w:p>
        </w:tc>
        <w:tc>
          <w:tcPr>
            <w:tcW w:w="2198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Increase</w:t>
            </w:r>
            <w:r w:rsidR="00ED0116"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d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 survival</w:t>
            </w:r>
          </w:p>
        </w:tc>
      </w:tr>
      <w:tr w:rsidR="007C7706" w:rsidRPr="00077B06" w:rsidTr="007C7706">
        <w:trPr>
          <w:trHeight w:val="454"/>
        </w:trPr>
        <w:tc>
          <w:tcPr>
            <w:tcW w:w="1893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Calibri"/>
                <w:noProof/>
                <w:color w:val="000000" w:themeColor="text1"/>
                <w:sz w:val="24"/>
                <w:szCs w:val="24"/>
              </w:rPr>
              <w:t>Lencioni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 </w:t>
            </w:r>
            <w:r w:rsidR="00A50EFE" w:rsidRPr="00A50EFE">
              <w:rPr>
                <w:rFonts w:ascii="Book Antiqua" w:eastAsia="华文行楷" w:hAnsi="Book Antiqua" w:cs="Times New Roman"/>
                <w:i/>
                <w:sz w:val="24"/>
                <w:szCs w:val="24"/>
              </w:rPr>
              <w:t>et al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  <w:vertAlign w:val="superscript"/>
              </w:rPr>
              <w:t>[13]</w:t>
            </w:r>
          </w:p>
        </w:tc>
        <w:tc>
          <w:tcPr>
            <w:tcW w:w="695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2012</w:t>
            </w:r>
          </w:p>
        </w:tc>
        <w:tc>
          <w:tcPr>
            <w:tcW w:w="977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Phase 4</w:t>
            </w:r>
          </w:p>
        </w:tc>
        <w:tc>
          <w:tcPr>
            <w:tcW w:w="3286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Sorafenib</w:t>
            </w:r>
            <w:proofErr w:type="spellEnd"/>
          </w:p>
        </w:tc>
        <w:tc>
          <w:tcPr>
            <w:tcW w:w="2198" w:type="dxa"/>
            <w:vAlign w:val="center"/>
          </w:tcPr>
          <w:p w:rsidR="007C7706" w:rsidRPr="00077B06" w:rsidRDefault="00ED011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High</w:t>
            </w:r>
            <w:r w:rsidR="007C7706"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 safety</w:t>
            </w:r>
          </w:p>
        </w:tc>
      </w:tr>
      <w:tr w:rsidR="00ED0116" w:rsidRPr="00077B06" w:rsidTr="007C7706">
        <w:trPr>
          <w:trHeight w:val="454"/>
        </w:trPr>
        <w:tc>
          <w:tcPr>
            <w:tcW w:w="1893" w:type="dxa"/>
            <w:vAlign w:val="center"/>
          </w:tcPr>
          <w:p w:rsidR="00ED0116" w:rsidRPr="00077B06" w:rsidRDefault="00ED011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Calibri"/>
                <w:noProof/>
                <w:color w:val="000000" w:themeColor="text1"/>
                <w:sz w:val="24"/>
                <w:szCs w:val="24"/>
              </w:rPr>
              <w:t>Lencioni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 </w:t>
            </w:r>
            <w:r w:rsidR="00A50EFE" w:rsidRPr="00A50EFE">
              <w:rPr>
                <w:rFonts w:ascii="Book Antiqua" w:eastAsia="华文行楷" w:hAnsi="Book Antiqua" w:cs="Times New Roman"/>
                <w:i/>
                <w:sz w:val="24"/>
                <w:szCs w:val="24"/>
              </w:rPr>
              <w:t>et al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  <w:vertAlign w:val="superscript"/>
              </w:rPr>
              <w:t>[14]</w:t>
            </w:r>
          </w:p>
        </w:tc>
        <w:tc>
          <w:tcPr>
            <w:tcW w:w="695" w:type="dxa"/>
            <w:vAlign w:val="center"/>
          </w:tcPr>
          <w:p w:rsidR="00ED0116" w:rsidRPr="00077B06" w:rsidRDefault="00ED011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2014</w:t>
            </w:r>
          </w:p>
        </w:tc>
        <w:tc>
          <w:tcPr>
            <w:tcW w:w="977" w:type="dxa"/>
            <w:vAlign w:val="center"/>
          </w:tcPr>
          <w:p w:rsidR="00ED0116" w:rsidRPr="00077B06" w:rsidRDefault="00ED011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Phase 4</w:t>
            </w:r>
          </w:p>
        </w:tc>
        <w:tc>
          <w:tcPr>
            <w:tcW w:w="3286" w:type="dxa"/>
            <w:vAlign w:val="center"/>
          </w:tcPr>
          <w:p w:rsidR="00ED0116" w:rsidRPr="00077B06" w:rsidRDefault="00ED011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Sorafenib</w:t>
            </w:r>
            <w:proofErr w:type="spellEnd"/>
          </w:p>
        </w:tc>
        <w:tc>
          <w:tcPr>
            <w:tcW w:w="2198" w:type="dxa"/>
            <w:vAlign w:val="center"/>
          </w:tcPr>
          <w:p w:rsidR="00ED0116" w:rsidRPr="00077B06" w:rsidRDefault="00ED011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High safety</w:t>
            </w:r>
          </w:p>
        </w:tc>
      </w:tr>
      <w:tr w:rsidR="00ED0116" w:rsidRPr="00077B06" w:rsidTr="007C7706">
        <w:trPr>
          <w:trHeight w:val="454"/>
        </w:trPr>
        <w:tc>
          <w:tcPr>
            <w:tcW w:w="1893" w:type="dxa"/>
            <w:vAlign w:val="center"/>
          </w:tcPr>
          <w:p w:rsidR="00ED0116" w:rsidRPr="00077B06" w:rsidRDefault="00ED011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bookmarkStart w:id="348" w:name="_Hlk399012026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Johnson </w:t>
            </w:r>
            <w:r w:rsidR="00A50EFE" w:rsidRPr="00A50EFE">
              <w:rPr>
                <w:rFonts w:ascii="Book Antiqua" w:eastAsia="华文行楷" w:hAnsi="Book Antiqua" w:cs="Times New Roman"/>
                <w:i/>
                <w:sz w:val="24"/>
                <w:szCs w:val="24"/>
              </w:rPr>
              <w:t>et al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  <w:vertAlign w:val="superscript"/>
              </w:rPr>
              <w:t>[40]</w:t>
            </w:r>
          </w:p>
        </w:tc>
        <w:tc>
          <w:tcPr>
            <w:tcW w:w="695" w:type="dxa"/>
            <w:vAlign w:val="center"/>
          </w:tcPr>
          <w:p w:rsidR="00ED0116" w:rsidRPr="00077B06" w:rsidRDefault="00ED011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2013</w:t>
            </w:r>
          </w:p>
        </w:tc>
        <w:tc>
          <w:tcPr>
            <w:tcW w:w="977" w:type="dxa"/>
            <w:vAlign w:val="center"/>
          </w:tcPr>
          <w:p w:rsidR="00ED0116" w:rsidRPr="00077B06" w:rsidRDefault="00ED011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Phase 3</w:t>
            </w:r>
          </w:p>
        </w:tc>
        <w:tc>
          <w:tcPr>
            <w:tcW w:w="3286" w:type="dxa"/>
            <w:vAlign w:val="center"/>
          </w:tcPr>
          <w:p w:rsidR="00ED0116" w:rsidRPr="00077B06" w:rsidRDefault="00ED011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Brivanib</w:t>
            </w:r>
            <w:proofErr w:type="spellEnd"/>
          </w:p>
        </w:tc>
        <w:tc>
          <w:tcPr>
            <w:tcW w:w="2198" w:type="dxa"/>
            <w:vAlign w:val="center"/>
          </w:tcPr>
          <w:p w:rsidR="00ED0116" w:rsidRPr="00077B06" w:rsidRDefault="00ED011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bookmarkStart w:id="349" w:name="OLE_LINK93"/>
            <w:bookmarkStart w:id="350" w:name="OLE_LINK100"/>
            <w:bookmarkStart w:id="351" w:name="OLE_LINK101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Less well-tolerated</w:t>
            </w:r>
            <w:bookmarkEnd w:id="349"/>
            <w:bookmarkEnd w:id="350"/>
            <w:bookmarkEnd w:id="351"/>
          </w:p>
        </w:tc>
      </w:tr>
      <w:tr w:rsidR="00ED0116" w:rsidRPr="00077B06" w:rsidTr="007C7706">
        <w:trPr>
          <w:trHeight w:val="454"/>
        </w:trPr>
        <w:tc>
          <w:tcPr>
            <w:tcW w:w="1893" w:type="dxa"/>
            <w:vAlign w:val="center"/>
          </w:tcPr>
          <w:p w:rsidR="00ED0116" w:rsidRPr="00077B06" w:rsidRDefault="00ED011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Cheng </w:t>
            </w:r>
            <w:r w:rsidR="00A50EFE" w:rsidRPr="00A50EFE">
              <w:rPr>
                <w:rFonts w:ascii="Book Antiqua" w:eastAsia="华文行楷" w:hAnsi="Book Antiqua" w:cs="Times New Roman"/>
                <w:i/>
                <w:sz w:val="24"/>
                <w:szCs w:val="24"/>
              </w:rPr>
              <w:t>et al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  <w:vertAlign w:val="superscript"/>
              </w:rPr>
              <w:t>[41]</w:t>
            </w:r>
          </w:p>
        </w:tc>
        <w:tc>
          <w:tcPr>
            <w:tcW w:w="695" w:type="dxa"/>
            <w:vAlign w:val="center"/>
          </w:tcPr>
          <w:p w:rsidR="00ED0116" w:rsidRPr="00077B06" w:rsidRDefault="00ED011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2013</w:t>
            </w:r>
          </w:p>
        </w:tc>
        <w:tc>
          <w:tcPr>
            <w:tcW w:w="977" w:type="dxa"/>
            <w:vAlign w:val="center"/>
          </w:tcPr>
          <w:p w:rsidR="00ED0116" w:rsidRPr="00077B06" w:rsidRDefault="00ED011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Phase 3</w:t>
            </w:r>
          </w:p>
        </w:tc>
        <w:tc>
          <w:tcPr>
            <w:tcW w:w="3286" w:type="dxa"/>
            <w:vAlign w:val="center"/>
          </w:tcPr>
          <w:p w:rsidR="00ED0116" w:rsidRPr="00077B06" w:rsidRDefault="00ED011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Sunitinib</w:t>
            </w:r>
            <w:proofErr w:type="spellEnd"/>
          </w:p>
        </w:tc>
        <w:tc>
          <w:tcPr>
            <w:tcW w:w="2198" w:type="dxa"/>
            <w:vAlign w:val="center"/>
          </w:tcPr>
          <w:p w:rsidR="00ED0116" w:rsidRPr="00077B06" w:rsidRDefault="00ED011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Significantly inferior than </w:t>
            </w: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sorafenib</w:t>
            </w:r>
            <w:proofErr w:type="spellEnd"/>
          </w:p>
        </w:tc>
      </w:tr>
      <w:tr w:rsidR="00ED0116" w:rsidRPr="00077B06" w:rsidTr="007C7706">
        <w:trPr>
          <w:trHeight w:val="454"/>
        </w:trPr>
        <w:tc>
          <w:tcPr>
            <w:tcW w:w="1893" w:type="dxa"/>
            <w:vAlign w:val="center"/>
          </w:tcPr>
          <w:p w:rsidR="00ED0116" w:rsidRPr="00077B06" w:rsidRDefault="00ED011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Zhu </w:t>
            </w:r>
            <w:r w:rsidR="00A50EFE" w:rsidRPr="00A50EFE">
              <w:rPr>
                <w:rFonts w:ascii="Book Antiqua" w:eastAsia="华文行楷" w:hAnsi="Book Antiqua" w:cs="Times New Roman"/>
                <w:i/>
                <w:sz w:val="24"/>
                <w:szCs w:val="24"/>
              </w:rPr>
              <w:t>et al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  <w:vertAlign w:val="superscript"/>
              </w:rPr>
              <w:t>[42]</w:t>
            </w:r>
          </w:p>
        </w:tc>
        <w:tc>
          <w:tcPr>
            <w:tcW w:w="695" w:type="dxa"/>
            <w:vAlign w:val="center"/>
          </w:tcPr>
          <w:p w:rsidR="00ED0116" w:rsidRPr="00077B06" w:rsidRDefault="00ED011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2012</w:t>
            </w:r>
          </w:p>
        </w:tc>
        <w:tc>
          <w:tcPr>
            <w:tcW w:w="977" w:type="dxa"/>
            <w:vAlign w:val="center"/>
          </w:tcPr>
          <w:p w:rsidR="00ED0116" w:rsidRPr="00077B06" w:rsidRDefault="00ED011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Phase 3</w:t>
            </w:r>
          </w:p>
        </w:tc>
        <w:tc>
          <w:tcPr>
            <w:tcW w:w="3286" w:type="dxa"/>
            <w:vAlign w:val="center"/>
          </w:tcPr>
          <w:p w:rsidR="00ED0116" w:rsidRPr="00077B06" w:rsidRDefault="00ED011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Sorafenib</w:t>
            </w:r>
            <w:proofErr w:type="spellEnd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 plus </w:t>
            </w: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erlotinib</w:t>
            </w:r>
            <w:proofErr w:type="spellEnd"/>
          </w:p>
        </w:tc>
        <w:tc>
          <w:tcPr>
            <w:tcW w:w="2198" w:type="dxa"/>
            <w:vAlign w:val="center"/>
          </w:tcPr>
          <w:p w:rsidR="00ED0116" w:rsidRPr="00077B06" w:rsidRDefault="00ED011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No survival benefit</w:t>
            </w:r>
          </w:p>
        </w:tc>
      </w:tr>
      <w:tr w:rsidR="00ED0116" w:rsidRPr="00077B06" w:rsidTr="007C7706">
        <w:trPr>
          <w:trHeight w:val="454"/>
        </w:trPr>
        <w:tc>
          <w:tcPr>
            <w:tcW w:w="1893" w:type="dxa"/>
            <w:vAlign w:val="center"/>
          </w:tcPr>
          <w:p w:rsidR="00ED0116" w:rsidRPr="00077B06" w:rsidRDefault="00ED011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Llovet</w:t>
            </w:r>
            <w:proofErr w:type="spellEnd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 </w:t>
            </w:r>
            <w:r w:rsidR="00A50EFE" w:rsidRPr="00A50EFE">
              <w:rPr>
                <w:rFonts w:ascii="Book Antiqua" w:eastAsia="华文行楷" w:hAnsi="Book Antiqua" w:cs="Times New Roman"/>
                <w:i/>
                <w:sz w:val="24"/>
                <w:szCs w:val="24"/>
              </w:rPr>
              <w:t>et al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  <w:vertAlign w:val="superscript"/>
              </w:rPr>
              <w:t>[43]</w:t>
            </w:r>
          </w:p>
        </w:tc>
        <w:tc>
          <w:tcPr>
            <w:tcW w:w="695" w:type="dxa"/>
            <w:vAlign w:val="center"/>
          </w:tcPr>
          <w:p w:rsidR="00ED0116" w:rsidRPr="00077B06" w:rsidRDefault="00ED011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2013</w:t>
            </w:r>
          </w:p>
        </w:tc>
        <w:tc>
          <w:tcPr>
            <w:tcW w:w="977" w:type="dxa"/>
            <w:vAlign w:val="center"/>
          </w:tcPr>
          <w:p w:rsidR="00ED0116" w:rsidRPr="00077B06" w:rsidRDefault="00ED011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Phase 3</w:t>
            </w:r>
          </w:p>
        </w:tc>
        <w:tc>
          <w:tcPr>
            <w:tcW w:w="3286" w:type="dxa"/>
            <w:vAlign w:val="center"/>
          </w:tcPr>
          <w:p w:rsidR="00ED0116" w:rsidRPr="00077B06" w:rsidRDefault="00ED011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Brivanib</w:t>
            </w:r>
            <w:proofErr w:type="spellEnd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 </w:t>
            </w:r>
            <w:bookmarkStart w:id="352" w:name="OLE_LINK327"/>
            <w:bookmarkStart w:id="353" w:name="OLE_LINK328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after </w:t>
            </w: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sorafenib</w:t>
            </w:r>
            <w:proofErr w:type="spellEnd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 failed</w:t>
            </w:r>
            <w:bookmarkEnd w:id="352"/>
            <w:bookmarkEnd w:id="353"/>
          </w:p>
        </w:tc>
        <w:tc>
          <w:tcPr>
            <w:tcW w:w="2198" w:type="dxa"/>
            <w:vAlign w:val="center"/>
          </w:tcPr>
          <w:p w:rsidR="00ED0116" w:rsidRPr="00077B06" w:rsidRDefault="00ED011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No survival benefit</w:t>
            </w:r>
          </w:p>
        </w:tc>
      </w:tr>
      <w:tr w:rsidR="00ED0116" w:rsidRPr="00077B06" w:rsidTr="007C7706">
        <w:trPr>
          <w:trHeight w:val="454"/>
        </w:trPr>
        <w:tc>
          <w:tcPr>
            <w:tcW w:w="1893" w:type="dxa"/>
            <w:vAlign w:val="center"/>
          </w:tcPr>
          <w:p w:rsidR="00ED0116" w:rsidRPr="00077B06" w:rsidRDefault="00ED011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Zhu </w:t>
            </w:r>
            <w:r w:rsidR="00A50EFE" w:rsidRPr="00A50EFE">
              <w:rPr>
                <w:rFonts w:ascii="Book Antiqua" w:eastAsia="华文行楷" w:hAnsi="Book Antiqua" w:cs="Times New Roman"/>
                <w:i/>
                <w:sz w:val="24"/>
                <w:szCs w:val="24"/>
              </w:rPr>
              <w:t>et al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  <w:vertAlign w:val="superscript"/>
              </w:rPr>
              <w:t>[44]</w:t>
            </w:r>
          </w:p>
        </w:tc>
        <w:tc>
          <w:tcPr>
            <w:tcW w:w="695" w:type="dxa"/>
            <w:vAlign w:val="center"/>
          </w:tcPr>
          <w:p w:rsidR="00ED0116" w:rsidRPr="00077B06" w:rsidRDefault="00ED011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2014</w:t>
            </w:r>
          </w:p>
        </w:tc>
        <w:tc>
          <w:tcPr>
            <w:tcW w:w="977" w:type="dxa"/>
            <w:vAlign w:val="center"/>
          </w:tcPr>
          <w:p w:rsidR="00ED0116" w:rsidRPr="00077B06" w:rsidRDefault="00ED011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Phase 3</w:t>
            </w:r>
          </w:p>
        </w:tc>
        <w:tc>
          <w:tcPr>
            <w:tcW w:w="3286" w:type="dxa"/>
            <w:vAlign w:val="center"/>
          </w:tcPr>
          <w:p w:rsidR="00ED0116" w:rsidRPr="00077B06" w:rsidRDefault="00ED011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Everolimus</w:t>
            </w:r>
            <w:proofErr w:type="spellEnd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 after </w:t>
            </w: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sorafenib</w:t>
            </w:r>
            <w:proofErr w:type="spellEnd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 failed</w:t>
            </w:r>
          </w:p>
        </w:tc>
        <w:tc>
          <w:tcPr>
            <w:tcW w:w="2198" w:type="dxa"/>
            <w:vAlign w:val="center"/>
          </w:tcPr>
          <w:p w:rsidR="00ED0116" w:rsidRPr="00077B06" w:rsidRDefault="00ED011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No survival benefit</w:t>
            </w:r>
          </w:p>
        </w:tc>
      </w:tr>
      <w:bookmarkEnd w:id="348"/>
    </w:tbl>
    <w:p w:rsidR="001D3EC9" w:rsidRPr="00077B06" w:rsidRDefault="001D3EC9" w:rsidP="00077B06">
      <w:pPr>
        <w:spacing w:line="360" w:lineRule="auto"/>
        <w:rPr>
          <w:rFonts w:ascii="Book Antiqua" w:eastAsia="华文行楷" w:hAnsi="Book Antiqua" w:cs="Times New Roman"/>
          <w:b/>
          <w:sz w:val="24"/>
          <w:szCs w:val="24"/>
        </w:rPr>
      </w:pPr>
    </w:p>
    <w:p w:rsidR="001D3EC9" w:rsidRPr="00077B06" w:rsidRDefault="001D3EC9" w:rsidP="00077B06">
      <w:pPr>
        <w:widowControl/>
        <w:spacing w:line="360" w:lineRule="auto"/>
        <w:rPr>
          <w:rFonts w:ascii="Book Antiqua" w:eastAsia="华文行楷" w:hAnsi="Book Antiqua" w:cs="Times New Roman"/>
          <w:b/>
          <w:sz w:val="24"/>
          <w:szCs w:val="24"/>
        </w:rPr>
      </w:pPr>
      <w:r w:rsidRPr="00077B06">
        <w:rPr>
          <w:rFonts w:ascii="Book Antiqua" w:eastAsia="华文行楷" w:hAnsi="Book Antiqua" w:cs="Times New Roman"/>
          <w:b/>
          <w:sz w:val="24"/>
          <w:szCs w:val="24"/>
        </w:rPr>
        <w:br w:type="page"/>
      </w:r>
    </w:p>
    <w:p w:rsidR="007C7706" w:rsidRPr="00A50EFE" w:rsidRDefault="00A50EFE" w:rsidP="00077B06">
      <w:pPr>
        <w:spacing w:line="360" w:lineRule="auto"/>
        <w:rPr>
          <w:rFonts w:ascii="Book Antiqua" w:eastAsia="华文行楷" w:hAnsi="Book Antiqua" w:cs="Times New Roman"/>
          <w:b/>
          <w:sz w:val="24"/>
          <w:szCs w:val="24"/>
        </w:rPr>
      </w:pPr>
      <w:r w:rsidRPr="00A50EFE">
        <w:rPr>
          <w:rFonts w:ascii="Book Antiqua" w:eastAsia="华文行楷" w:hAnsi="Book Antiqua" w:cs="Times New Roman"/>
          <w:b/>
          <w:sz w:val="24"/>
          <w:szCs w:val="24"/>
        </w:rPr>
        <w:lastRenderedPageBreak/>
        <w:t>Table 2</w:t>
      </w:r>
      <w:r w:rsidR="007C7706" w:rsidRPr="00A50EFE">
        <w:rPr>
          <w:rFonts w:ascii="Book Antiqua" w:eastAsia="华文行楷" w:hAnsi="Book Antiqua" w:cs="Times New Roman"/>
          <w:b/>
          <w:sz w:val="24"/>
          <w:szCs w:val="24"/>
        </w:rPr>
        <w:t xml:space="preserve"> </w:t>
      </w:r>
      <w:r w:rsidR="00ED0116" w:rsidRPr="00A50EFE">
        <w:rPr>
          <w:rFonts w:ascii="Book Antiqua" w:eastAsia="华文行楷" w:hAnsi="Book Antiqua" w:cs="Times New Roman"/>
          <w:b/>
          <w:sz w:val="24"/>
          <w:szCs w:val="24"/>
        </w:rPr>
        <w:t xml:space="preserve">Studies on the mechanisms of anti-angiogenesis therapy resistance in </w:t>
      </w:r>
      <w:r w:rsidRPr="00A50EFE">
        <w:rPr>
          <w:rFonts w:ascii="Book Antiqua" w:eastAsia="华文行楷" w:hAnsi="Book Antiqua"/>
          <w:b/>
          <w:color w:val="000000" w:themeColor="text1"/>
          <w:sz w:val="24"/>
          <w:szCs w:val="24"/>
        </w:rPr>
        <w:t>hepatocellular carcinoma</w:t>
      </w:r>
    </w:p>
    <w:tbl>
      <w:tblPr>
        <w:tblStyle w:val="ad"/>
        <w:tblW w:w="9079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19"/>
        <w:gridCol w:w="713"/>
        <w:gridCol w:w="1818"/>
        <w:gridCol w:w="2113"/>
        <w:gridCol w:w="2716"/>
      </w:tblGrid>
      <w:tr w:rsidR="007C7706" w:rsidRPr="00077B06" w:rsidTr="00C01441">
        <w:trPr>
          <w:trHeight w:val="340"/>
        </w:trPr>
        <w:tc>
          <w:tcPr>
            <w:tcW w:w="1701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7C7706" w:rsidRPr="00077B06" w:rsidRDefault="00A50EFE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>
              <w:rPr>
                <w:rFonts w:ascii="Book Antiqua" w:eastAsia="华文行楷" w:hAnsi="Book Antiqua" w:cs="Times New Roman" w:hint="eastAsia"/>
                <w:sz w:val="24"/>
                <w:szCs w:val="24"/>
              </w:rPr>
              <w:t>Ref.</w:t>
            </w:r>
          </w:p>
        </w:tc>
        <w:tc>
          <w:tcPr>
            <w:tcW w:w="567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Year</w:t>
            </w:r>
          </w:p>
        </w:tc>
        <w:tc>
          <w:tcPr>
            <w:tcW w:w="1588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Investigational</w:t>
            </w:r>
          </w:p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drug</w:t>
            </w:r>
          </w:p>
        </w:tc>
        <w:tc>
          <w:tcPr>
            <w:tcW w:w="2092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Pathways/genes involved</w:t>
            </w:r>
          </w:p>
        </w:tc>
        <w:tc>
          <w:tcPr>
            <w:tcW w:w="2689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Effect</w:t>
            </w:r>
            <w:r w:rsidR="00ED0116"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s</w:t>
            </w:r>
          </w:p>
        </w:tc>
      </w:tr>
      <w:tr w:rsidR="007C7706" w:rsidRPr="00077B06" w:rsidTr="007C7706">
        <w:trPr>
          <w:trHeight w:val="340"/>
        </w:trPr>
        <w:tc>
          <w:tcPr>
            <w:tcW w:w="1701" w:type="dxa"/>
            <w:tcBorders>
              <w:top w:val="single" w:sz="4" w:space="0" w:color="000000" w:themeColor="text1"/>
            </w:tcBorders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Blivet</w:t>
            </w:r>
            <w:proofErr w:type="spellEnd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-Van </w:t>
            </w: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Eggelpoel</w:t>
            </w:r>
            <w:proofErr w:type="spellEnd"/>
          </w:p>
          <w:p w:rsidR="007C7706" w:rsidRPr="00077B06" w:rsidRDefault="00A50EFE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A50EFE">
              <w:rPr>
                <w:rFonts w:ascii="Book Antiqua" w:eastAsia="华文行楷" w:hAnsi="Book Antiqua" w:cs="Times New Roman"/>
                <w:i/>
                <w:sz w:val="24"/>
                <w:szCs w:val="24"/>
              </w:rPr>
              <w:t>et al</w:t>
            </w:r>
            <w:r w:rsidR="007C7706" w:rsidRPr="00077B06">
              <w:rPr>
                <w:rFonts w:ascii="Book Antiqua" w:eastAsia="华文行楷" w:hAnsi="Book Antiqua" w:cs="Times New Roman"/>
                <w:sz w:val="24"/>
                <w:szCs w:val="24"/>
                <w:vertAlign w:val="superscript"/>
              </w:rPr>
              <w:t>[21]</w:t>
            </w:r>
          </w:p>
        </w:tc>
        <w:tc>
          <w:tcPr>
            <w:tcW w:w="567" w:type="dxa"/>
            <w:tcBorders>
              <w:top w:val="single" w:sz="4" w:space="0" w:color="000000" w:themeColor="text1"/>
            </w:tcBorders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2012</w:t>
            </w:r>
          </w:p>
        </w:tc>
        <w:tc>
          <w:tcPr>
            <w:tcW w:w="1588" w:type="dxa"/>
            <w:tcBorders>
              <w:top w:val="single" w:sz="4" w:space="0" w:color="000000" w:themeColor="text1"/>
            </w:tcBorders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Sorafenib</w:t>
            </w:r>
            <w:proofErr w:type="spellEnd"/>
          </w:p>
        </w:tc>
        <w:tc>
          <w:tcPr>
            <w:tcW w:w="2092" w:type="dxa"/>
            <w:tcBorders>
              <w:top w:val="single" w:sz="4" w:space="0" w:color="000000" w:themeColor="text1"/>
            </w:tcBorders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EGFR and HER-3</w:t>
            </w:r>
          </w:p>
        </w:tc>
        <w:tc>
          <w:tcPr>
            <w:tcW w:w="2689" w:type="dxa"/>
            <w:tcBorders>
              <w:top w:val="single" w:sz="4" w:space="0" w:color="000000" w:themeColor="text1"/>
            </w:tcBorders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Restrict cell response</w:t>
            </w:r>
          </w:p>
        </w:tc>
      </w:tr>
      <w:tr w:rsidR="007C7706" w:rsidRPr="00077B06" w:rsidTr="007C7706">
        <w:trPr>
          <w:trHeight w:val="340"/>
        </w:trPr>
        <w:tc>
          <w:tcPr>
            <w:tcW w:w="1701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Calibri"/>
                <w:noProof/>
                <w:color w:val="000000" w:themeColor="text1"/>
                <w:sz w:val="24"/>
                <w:szCs w:val="24"/>
              </w:rPr>
              <w:t>Ezzoukhry</w:t>
            </w:r>
          </w:p>
          <w:p w:rsidR="007C7706" w:rsidRPr="00077B06" w:rsidRDefault="00A50EFE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A50EFE">
              <w:rPr>
                <w:rFonts w:ascii="Book Antiqua" w:eastAsia="华文行楷" w:hAnsi="Book Antiqua" w:cs="Times New Roman"/>
                <w:i/>
                <w:sz w:val="24"/>
                <w:szCs w:val="24"/>
              </w:rPr>
              <w:t>et al</w:t>
            </w:r>
            <w:r w:rsidR="007C7706" w:rsidRPr="00077B06">
              <w:rPr>
                <w:rFonts w:ascii="Book Antiqua" w:eastAsia="华文行楷" w:hAnsi="Book Antiqua" w:cs="Times New Roman"/>
                <w:sz w:val="24"/>
                <w:szCs w:val="24"/>
                <w:vertAlign w:val="superscript"/>
              </w:rPr>
              <w:t>[22]</w:t>
            </w:r>
          </w:p>
        </w:tc>
        <w:tc>
          <w:tcPr>
            <w:tcW w:w="567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2012</w:t>
            </w:r>
          </w:p>
        </w:tc>
        <w:tc>
          <w:tcPr>
            <w:tcW w:w="1588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Sorafenib</w:t>
            </w:r>
            <w:proofErr w:type="spellEnd"/>
          </w:p>
        </w:tc>
        <w:tc>
          <w:tcPr>
            <w:tcW w:w="2092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EGFR</w:t>
            </w:r>
          </w:p>
        </w:tc>
        <w:tc>
          <w:tcPr>
            <w:tcW w:w="2689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Calibri"/>
                <w:noProof/>
                <w:color w:val="000000" w:themeColor="text1"/>
                <w:sz w:val="24"/>
                <w:szCs w:val="24"/>
              </w:rPr>
              <w:t>Potential determinant of primary resistance</w:t>
            </w:r>
          </w:p>
        </w:tc>
      </w:tr>
      <w:tr w:rsidR="007C7706" w:rsidRPr="00077B06" w:rsidTr="007C7706">
        <w:trPr>
          <w:trHeight w:val="340"/>
        </w:trPr>
        <w:tc>
          <w:tcPr>
            <w:tcW w:w="1701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Calibri"/>
                <w:noProof/>
                <w:color w:val="000000" w:themeColor="text1"/>
                <w:sz w:val="24"/>
                <w:szCs w:val="24"/>
              </w:rPr>
              <w:t>Zhang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 </w:t>
            </w:r>
            <w:r w:rsidR="00A50EFE" w:rsidRPr="00A50EFE">
              <w:rPr>
                <w:rFonts w:ascii="Book Antiqua" w:eastAsia="华文行楷" w:hAnsi="Book Antiqua" w:cs="Times New Roman"/>
                <w:i/>
                <w:sz w:val="24"/>
                <w:szCs w:val="24"/>
              </w:rPr>
              <w:t>et al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  <w:vertAlign w:val="superscript"/>
              </w:rPr>
              <w:t>[23]</w:t>
            </w:r>
          </w:p>
        </w:tc>
        <w:tc>
          <w:tcPr>
            <w:tcW w:w="567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2009</w:t>
            </w:r>
          </w:p>
        </w:tc>
        <w:tc>
          <w:tcPr>
            <w:tcW w:w="1588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Sorafenib</w:t>
            </w:r>
            <w:proofErr w:type="spellEnd"/>
          </w:p>
        </w:tc>
        <w:tc>
          <w:tcPr>
            <w:tcW w:w="2092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Calibri"/>
                <w:noProof/>
                <w:color w:val="000000" w:themeColor="text1"/>
                <w:kern w:val="0"/>
                <w:sz w:val="24"/>
                <w:szCs w:val="24"/>
              </w:rPr>
              <w:t>pERK</w:t>
            </w:r>
          </w:p>
        </w:tc>
        <w:tc>
          <w:tcPr>
            <w:tcW w:w="2689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Potential biomarker </w:t>
            </w:r>
            <w:r w:rsidR="00ED0116"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for 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sensitivity</w:t>
            </w:r>
            <w:r w:rsidR="00A24910"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 prediction</w:t>
            </w:r>
          </w:p>
        </w:tc>
      </w:tr>
      <w:tr w:rsidR="007C7706" w:rsidRPr="00077B06" w:rsidTr="007C7706">
        <w:trPr>
          <w:trHeight w:val="340"/>
        </w:trPr>
        <w:tc>
          <w:tcPr>
            <w:tcW w:w="1701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Calibri"/>
                <w:noProof/>
                <w:color w:val="000000" w:themeColor="text1"/>
                <w:sz w:val="24"/>
                <w:szCs w:val="24"/>
              </w:rPr>
              <w:t>Chen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 </w:t>
            </w:r>
            <w:r w:rsidR="00A50EFE" w:rsidRPr="00A50EFE">
              <w:rPr>
                <w:rFonts w:ascii="Book Antiqua" w:eastAsia="华文行楷" w:hAnsi="Book Antiqua" w:cs="Times New Roman"/>
                <w:i/>
                <w:sz w:val="24"/>
                <w:szCs w:val="24"/>
              </w:rPr>
              <w:t>et al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  <w:vertAlign w:val="superscript"/>
              </w:rPr>
              <w:t>[24]</w:t>
            </w:r>
          </w:p>
        </w:tc>
        <w:tc>
          <w:tcPr>
            <w:tcW w:w="567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2011</w:t>
            </w:r>
          </w:p>
        </w:tc>
        <w:tc>
          <w:tcPr>
            <w:tcW w:w="1588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Sorafenib</w:t>
            </w:r>
            <w:proofErr w:type="spellEnd"/>
          </w:p>
        </w:tc>
        <w:tc>
          <w:tcPr>
            <w:tcW w:w="2092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/>
                <w:color w:val="000000" w:themeColor="text1"/>
                <w:sz w:val="24"/>
                <w:szCs w:val="24"/>
              </w:rPr>
              <w:t>PI3K/</w:t>
            </w:r>
            <w:proofErr w:type="spellStart"/>
            <w:r w:rsidRPr="00077B06">
              <w:rPr>
                <w:rFonts w:ascii="Book Antiqua" w:eastAsia="华文行楷" w:hAnsi="Book Antiqua"/>
                <w:color w:val="000000" w:themeColor="text1"/>
                <w:sz w:val="24"/>
                <w:szCs w:val="24"/>
              </w:rPr>
              <w:t>Akt</w:t>
            </w:r>
            <w:proofErr w:type="spellEnd"/>
          </w:p>
        </w:tc>
        <w:tc>
          <w:tcPr>
            <w:tcW w:w="2689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/>
                <w:color w:val="000000" w:themeColor="text1"/>
                <w:sz w:val="24"/>
                <w:szCs w:val="24"/>
              </w:rPr>
              <w:t>Mediates acquired resistance</w:t>
            </w:r>
          </w:p>
        </w:tc>
      </w:tr>
      <w:tr w:rsidR="007C7706" w:rsidRPr="00077B06" w:rsidTr="007C7706">
        <w:trPr>
          <w:trHeight w:val="340"/>
        </w:trPr>
        <w:tc>
          <w:tcPr>
            <w:tcW w:w="1701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Xia </w:t>
            </w:r>
            <w:r w:rsidR="00A50EFE" w:rsidRPr="00A50EFE">
              <w:rPr>
                <w:rFonts w:ascii="Book Antiqua" w:eastAsia="华文行楷" w:hAnsi="Book Antiqua" w:cs="Times New Roman"/>
                <w:i/>
                <w:sz w:val="24"/>
                <w:szCs w:val="24"/>
              </w:rPr>
              <w:t>et al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  <w:vertAlign w:val="superscript"/>
              </w:rPr>
              <w:t>[25]</w:t>
            </w:r>
          </w:p>
        </w:tc>
        <w:tc>
          <w:tcPr>
            <w:tcW w:w="567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2013</w:t>
            </w:r>
          </w:p>
        </w:tc>
        <w:tc>
          <w:tcPr>
            <w:tcW w:w="1588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Sorafenib</w:t>
            </w:r>
            <w:proofErr w:type="spellEnd"/>
          </w:p>
        </w:tc>
        <w:tc>
          <w:tcPr>
            <w:tcW w:w="2092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TGF-β- and PI3K/</w:t>
            </w: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Akt</w:t>
            </w:r>
            <w:proofErr w:type="spellEnd"/>
          </w:p>
        </w:tc>
        <w:tc>
          <w:tcPr>
            <w:tcW w:w="2689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/>
                <w:color w:val="000000" w:themeColor="text1"/>
                <w:sz w:val="24"/>
                <w:szCs w:val="24"/>
              </w:rPr>
              <w:t>Mediates acquired resistance</w:t>
            </w:r>
          </w:p>
        </w:tc>
      </w:tr>
      <w:tr w:rsidR="007C7706" w:rsidRPr="00077B06" w:rsidTr="007C7706">
        <w:trPr>
          <w:trHeight w:val="340"/>
        </w:trPr>
        <w:tc>
          <w:tcPr>
            <w:tcW w:w="1701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Chen </w:t>
            </w:r>
            <w:r w:rsidR="00A50EFE" w:rsidRPr="00A50EFE">
              <w:rPr>
                <w:rFonts w:ascii="Book Antiqua" w:eastAsia="华文行楷" w:hAnsi="Book Antiqua" w:cs="Times New Roman"/>
                <w:i/>
                <w:sz w:val="24"/>
                <w:szCs w:val="24"/>
              </w:rPr>
              <w:t>et al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  <w:vertAlign w:val="superscript"/>
              </w:rPr>
              <w:t>[26]</w:t>
            </w:r>
          </w:p>
        </w:tc>
        <w:tc>
          <w:tcPr>
            <w:tcW w:w="567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2011</w:t>
            </w:r>
          </w:p>
        </w:tc>
        <w:tc>
          <w:tcPr>
            <w:tcW w:w="1588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Sorafenib</w:t>
            </w:r>
            <w:proofErr w:type="spellEnd"/>
          </w:p>
        </w:tc>
        <w:tc>
          <w:tcPr>
            <w:tcW w:w="2092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EMT and Hedgehog signaling</w:t>
            </w:r>
          </w:p>
        </w:tc>
        <w:tc>
          <w:tcPr>
            <w:tcW w:w="2689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Drug resistance</w:t>
            </w:r>
          </w:p>
        </w:tc>
      </w:tr>
      <w:tr w:rsidR="007C7706" w:rsidRPr="00077B06" w:rsidTr="007C7706">
        <w:trPr>
          <w:trHeight w:val="340"/>
        </w:trPr>
        <w:tc>
          <w:tcPr>
            <w:tcW w:w="1701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Xin </w:t>
            </w:r>
            <w:r w:rsidR="00A50EFE" w:rsidRPr="00A50EFE">
              <w:rPr>
                <w:rFonts w:ascii="Book Antiqua" w:eastAsia="华文行楷" w:hAnsi="Book Antiqua" w:cs="Times New Roman"/>
                <w:i/>
                <w:sz w:val="24"/>
                <w:szCs w:val="24"/>
              </w:rPr>
              <w:t>et al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  <w:vertAlign w:val="superscript"/>
              </w:rPr>
              <w:t>[27]</w:t>
            </w:r>
          </w:p>
        </w:tc>
        <w:tc>
          <w:tcPr>
            <w:tcW w:w="567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2013</w:t>
            </w:r>
          </w:p>
        </w:tc>
        <w:tc>
          <w:tcPr>
            <w:tcW w:w="1588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Sorafenib</w:t>
            </w:r>
            <w:proofErr w:type="spellEnd"/>
          </w:p>
        </w:tc>
        <w:tc>
          <w:tcPr>
            <w:tcW w:w="2092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CSCs</w:t>
            </w:r>
          </w:p>
        </w:tc>
        <w:tc>
          <w:tcPr>
            <w:tcW w:w="2689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Drug resistance</w:t>
            </w:r>
          </w:p>
        </w:tc>
      </w:tr>
      <w:tr w:rsidR="007C7706" w:rsidRPr="00077B06" w:rsidTr="007C7706">
        <w:trPr>
          <w:trHeight w:val="340"/>
        </w:trPr>
        <w:tc>
          <w:tcPr>
            <w:tcW w:w="1701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Chow </w:t>
            </w:r>
            <w:r w:rsidR="00A50EFE" w:rsidRPr="00A50EFE">
              <w:rPr>
                <w:rFonts w:ascii="Book Antiqua" w:eastAsia="华文行楷" w:hAnsi="Book Antiqua" w:cs="Times New Roman"/>
                <w:i/>
                <w:sz w:val="24"/>
                <w:szCs w:val="24"/>
              </w:rPr>
              <w:t>et al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  <w:vertAlign w:val="superscript"/>
              </w:rPr>
              <w:t>[28]</w:t>
            </w:r>
          </w:p>
        </w:tc>
        <w:tc>
          <w:tcPr>
            <w:tcW w:w="567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2013</w:t>
            </w:r>
          </w:p>
        </w:tc>
        <w:tc>
          <w:tcPr>
            <w:tcW w:w="1588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Sorafenib</w:t>
            </w:r>
            <w:proofErr w:type="spellEnd"/>
          </w:p>
        </w:tc>
        <w:tc>
          <w:tcPr>
            <w:tcW w:w="2092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EMT</w:t>
            </w:r>
          </w:p>
        </w:tc>
        <w:tc>
          <w:tcPr>
            <w:tcW w:w="2689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/>
                <w:color w:val="000000" w:themeColor="text1"/>
                <w:sz w:val="24"/>
                <w:szCs w:val="24"/>
              </w:rPr>
              <w:t>Acquired resistance</w:t>
            </w:r>
          </w:p>
        </w:tc>
      </w:tr>
      <w:tr w:rsidR="007C7706" w:rsidRPr="00077B06" w:rsidTr="007C7706">
        <w:trPr>
          <w:trHeight w:val="340"/>
        </w:trPr>
        <w:tc>
          <w:tcPr>
            <w:tcW w:w="1701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Fernando</w:t>
            </w:r>
          </w:p>
          <w:p w:rsidR="007C7706" w:rsidRPr="00077B06" w:rsidRDefault="00A50EFE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A50EFE">
              <w:rPr>
                <w:rFonts w:ascii="Book Antiqua" w:eastAsia="华文行楷" w:hAnsi="Book Antiqua" w:cs="Times New Roman"/>
                <w:i/>
                <w:sz w:val="24"/>
                <w:szCs w:val="24"/>
              </w:rPr>
              <w:t>et al</w:t>
            </w:r>
            <w:r w:rsidR="007C7706" w:rsidRPr="00077B06">
              <w:rPr>
                <w:rFonts w:ascii="Book Antiqua" w:eastAsia="华文行楷" w:hAnsi="Book Antiqua" w:cs="Times New Roman"/>
                <w:sz w:val="24"/>
                <w:szCs w:val="24"/>
                <w:vertAlign w:val="superscript"/>
              </w:rPr>
              <w:t>[29]</w:t>
            </w:r>
          </w:p>
        </w:tc>
        <w:tc>
          <w:tcPr>
            <w:tcW w:w="567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2014</w:t>
            </w:r>
          </w:p>
        </w:tc>
        <w:tc>
          <w:tcPr>
            <w:tcW w:w="1588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Sorafenib</w:t>
            </w:r>
            <w:proofErr w:type="spellEnd"/>
          </w:p>
        </w:tc>
        <w:tc>
          <w:tcPr>
            <w:tcW w:w="2092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TGF-β pathway</w:t>
            </w:r>
          </w:p>
        </w:tc>
        <w:tc>
          <w:tcPr>
            <w:tcW w:w="2689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Predict</w:t>
            </w:r>
            <w:r w:rsidR="00A24910"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ion of low susceptibility</w:t>
            </w:r>
          </w:p>
        </w:tc>
      </w:tr>
      <w:tr w:rsidR="007C7706" w:rsidRPr="00077B06" w:rsidTr="007C7706">
        <w:trPr>
          <w:trHeight w:val="340"/>
        </w:trPr>
        <w:tc>
          <w:tcPr>
            <w:tcW w:w="1701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Huang </w:t>
            </w:r>
            <w:r w:rsidR="00A50EFE" w:rsidRPr="00A50EFE">
              <w:rPr>
                <w:rFonts w:ascii="Book Antiqua" w:eastAsia="华文行楷" w:hAnsi="Book Antiqua" w:cs="Times New Roman"/>
                <w:i/>
                <w:sz w:val="24"/>
                <w:szCs w:val="24"/>
              </w:rPr>
              <w:t>et al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  <w:vertAlign w:val="superscript"/>
              </w:rPr>
              <w:t>[30]</w:t>
            </w:r>
          </w:p>
        </w:tc>
        <w:tc>
          <w:tcPr>
            <w:tcW w:w="567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2013</w:t>
            </w:r>
          </w:p>
        </w:tc>
        <w:tc>
          <w:tcPr>
            <w:tcW w:w="1588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Sorafenib</w:t>
            </w:r>
            <w:proofErr w:type="spellEnd"/>
          </w:p>
        </w:tc>
        <w:tc>
          <w:tcPr>
            <w:tcW w:w="2092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EMT</w:t>
            </w:r>
          </w:p>
        </w:tc>
        <w:tc>
          <w:tcPr>
            <w:tcW w:w="2689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Drug resistance</w:t>
            </w:r>
          </w:p>
        </w:tc>
      </w:tr>
      <w:tr w:rsidR="007C7706" w:rsidRPr="00077B06" w:rsidTr="007C7706">
        <w:trPr>
          <w:trHeight w:val="340"/>
        </w:trPr>
        <w:tc>
          <w:tcPr>
            <w:tcW w:w="1701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Shi </w:t>
            </w:r>
            <w:r w:rsidR="00A50EFE" w:rsidRPr="00A50EFE">
              <w:rPr>
                <w:rFonts w:ascii="Book Antiqua" w:eastAsia="华文行楷" w:hAnsi="Book Antiqua" w:cs="Times New Roman"/>
                <w:i/>
                <w:sz w:val="24"/>
                <w:szCs w:val="24"/>
              </w:rPr>
              <w:t>et al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  <w:vertAlign w:val="superscript"/>
              </w:rPr>
              <w:t>[31]</w:t>
            </w:r>
          </w:p>
        </w:tc>
        <w:tc>
          <w:tcPr>
            <w:tcW w:w="567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2011</w:t>
            </w:r>
          </w:p>
        </w:tc>
        <w:tc>
          <w:tcPr>
            <w:tcW w:w="1588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Sorafenib</w:t>
            </w:r>
            <w:proofErr w:type="spellEnd"/>
          </w:p>
        </w:tc>
        <w:tc>
          <w:tcPr>
            <w:tcW w:w="2092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Autophagy</w:t>
            </w:r>
          </w:p>
        </w:tc>
        <w:tc>
          <w:tcPr>
            <w:tcW w:w="2689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Drug resistance</w:t>
            </w:r>
          </w:p>
        </w:tc>
      </w:tr>
      <w:tr w:rsidR="007C7706" w:rsidRPr="00077B06" w:rsidTr="007C7706">
        <w:trPr>
          <w:trHeight w:val="340"/>
        </w:trPr>
        <w:tc>
          <w:tcPr>
            <w:tcW w:w="1701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Shimizu </w:t>
            </w:r>
            <w:r w:rsidR="00A50EFE" w:rsidRPr="00A50EFE">
              <w:rPr>
                <w:rFonts w:ascii="Book Antiqua" w:eastAsia="华文行楷" w:hAnsi="Book Antiqua" w:cs="Times New Roman"/>
                <w:i/>
                <w:sz w:val="24"/>
                <w:szCs w:val="24"/>
              </w:rPr>
              <w:t>et al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  <w:vertAlign w:val="superscript"/>
              </w:rPr>
              <w:t>[32]</w:t>
            </w:r>
          </w:p>
        </w:tc>
        <w:tc>
          <w:tcPr>
            <w:tcW w:w="567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2012</w:t>
            </w:r>
          </w:p>
        </w:tc>
        <w:tc>
          <w:tcPr>
            <w:tcW w:w="1588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Sorafenib</w:t>
            </w:r>
            <w:proofErr w:type="spellEnd"/>
          </w:p>
        </w:tc>
        <w:tc>
          <w:tcPr>
            <w:tcW w:w="2092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Autophagy</w:t>
            </w:r>
          </w:p>
        </w:tc>
        <w:tc>
          <w:tcPr>
            <w:tcW w:w="2689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Impair antitumor effects</w:t>
            </w:r>
          </w:p>
        </w:tc>
      </w:tr>
      <w:tr w:rsidR="007C7706" w:rsidRPr="00077B06" w:rsidTr="007C7706">
        <w:trPr>
          <w:trHeight w:val="340"/>
        </w:trPr>
        <w:tc>
          <w:tcPr>
            <w:tcW w:w="1701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Zhai</w:t>
            </w:r>
            <w:proofErr w:type="spellEnd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 </w:t>
            </w:r>
            <w:r w:rsidR="00A50EFE" w:rsidRPr="00A50EFE">
              <w:rPr>
                <w:rFonts w:ascii="Book Antiqua" w:eastAsia="华文行楷" w:hAnsi="Book Antiqua" w:cs="Times New Roman"/>
                <w:i/>
                <w:sz w:val="24"/>
                <w:szCs w:val="24"/>
              </w:rPr>
              <w:t>et al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  <w:vertAlign w:val="superscript"/>
              </w:rPr>
              <w:t>[33]</w:t>
            </w:r>
          </w:p>
        </w:tc>
        <w:tc>
          <w:tcPr>
            <w:tcW w:w="567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2014</w:t>
            </w:r>
          </w:p>
        </w:tc>
        <w:tc>
          <w:tcPr>
            <w:tcW w:w="1588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Sorafenib</w:t>
            </w:r>
            <w:proofErr w:type="spellEnd"/>
          </w:p>
        </w:tc>
        <w:tc>
          <w:tcPr>
            <w:tcW w:w="2092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Autophagy</w:t>
            </w:r>
          </w:p>
        </w:tc>
        <w:tc>
          <w:tcPr>
            <w:tcW w:w="2689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/>
                <w:color w:val="000000" w:themeColor="text1"/>
                <w:sz w:val="24"/>
                <w:szCs w:val="24"/>
              </w:rPr>
              <w:t>Acquired resistance</w:t>
            </w:r>
          </w:p>
        </w:tc>
      </w:tr>
      <w:tr w:rsidR="007C7706" w:rsidRPr="00077B06" w:rsidTr="007C7706">
        <w:trPr>
          <w:trHeight w:val="340"/>
        </w:trPr>
        <w:tc>
          <w:tcPr>
            <w:tcW w:w="1701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Liu </w:t>
            </w:r>
            <w:r w:rsidR="00A50EFE" w:rsidRPr="00A50EFE">
              <w:rPr>
                <w:rFonts w:ascii="Book Antiqua" w:eastAsia="华文行楷" w:hAnsi="Book Antiqua" w:cs="Times New Roman"/>
                <w:i/>
                <w:sz w:val="24"/>
                <w:szCs w:val="24"/>
              </w:rPr>
              <w:t>et al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  <w:vertAlign w:val="superscript"/>
              </w:rPr>
              <w:t>[34]</w:t>
            </w:r>
          </w:p>
        </w:tc>
        <w:tc>
          <w:tcPr>
            <w:tcW w:w="567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2013</w:t>
            </w:r>
          </w:p>
        </w:tc>
        <w:tc>
          <w:tcPr>
            <w:tcW w:w="1588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Sorafenib</w:t>
            </w:r>
            <w:proofErr w:type="spellEnd"/>
          </w:p>
        </w:tc>
        <w:tc>
          <w:tcPr>
            <w:tcW w:w="2092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Autophagy</w:t>
            </w:r>
          </w:p>
        </w:tc>
        <w:tc>
          <w:tcPr>
            <w:tcW w:w="2689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Calibri"/>
                <w:noProof/>
                <w:color w:val="000000" w:themeColor="text1"/>
                <w:sz w:val="24"/>
                <w:szCs w:val="24"/>
              </w:rPr>
              <w:t>Facilitates resistance</w:t>
            </w:r>
          </w:p>
        </w:tc>
      </w:tr>
      <w:tr w:rsidR="007C7706" w:rsidRPr="00077B06" w:rsidTr="007C7706">
        <w:trPr>
          <w:trHeight w:val="340"/>
        </w:trPr>
        <w:tc>
          <w:tcPr>
            <w:tcW w:w="1701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Liang </w:t>
            </w:r>
            <w:r w:rsidR="00A50EFE" w:rsidRPr="00A50EFE">
              <w:rPr>
                <w:rFonts w:ascii="Book Antiqua" w:eastAsia="华文行楷" w:hAnsi="Book Antiqua" w:cs="Times New Roman"/>
                <w:i/>
                <w:sz w:val="24"/>
                <w:szCs w:val="24"/>
              </w:rPr>
              <w:t>et al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  <w:vertAlign w:val="superscript"/>
              </w:rPr>
              <w:t>[36]</w:t>
            </w:r>
          </w:p>
        </w:tc>
        <w:tc>
          <w:tcPr>
            <w:tcW w:w="567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2013</w:t>
            </w:r>
          </w:p>
        </w:tc>
        <w:tc>
          <w:tcPr>
            <w:tcW w:w="1588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Sorafenib</w:t>
            </w:r>
            <w:proofErr w:type="spellEnd"/>
          </w:p>
        </w:tc>
        <w:tc>
          <w:tcPr>
            <w:tcW w:w="2092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Hypoxia</w:t>
            </w:r>
          </w:p>
        </w:tc>
        <w:tc>
          <w:tcPr>
            <w:tcW w:w="2689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Drug resistance</w:t>
            </w:r>
          </w:p>
        </w:tc>
      </w:tr>
      <w:tr w:rsidR="007C7706" w:rsidRPr="00077B06" w:rsidTr="007C7706">
        <w:trPr>
          <w:trHeight w:val="340"/>
        </w:trPr>
        <w:tc>
          <w:tcPr>
            <w:tcW w:w="1701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lastRenderedPageBreak/>
              <w:t xml:space="preserve">Mao </w:t>
            </w:r>
            <w:r w:rsidR="00A50EFE" w:rsidRPr="00A50EFE">
              <w:rPr>
                <w:rFonts w:ascii="Book Antiqua" w:eastAsia="华文行楷" w:hAnsi="Book Antiqua" w:cs="Times New Roman"/>
                <w:i/>
                <w:sz w:val="24"/>
                <w:szCs w:val="24"/>
              </w:rPr>
              <w:t>et al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  <w:vertAlign w:val="superscript"/>
              </w:rPr>
              <w:t>[38]</w:t>
            </w:r>
          </w:p>
        </w:tc>
        <w:tc>
          <w:tcPr>
            <w:tcW w:w="567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2014</w:t>
            </w:r>
          </w:p>
        </w:tc>
        <w:tc>
          <w:tcPr>
            <w:tcW w:w="1588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Sorafenib</w:t>
            </w:r>
            <w:proofErr w:type="spellEnd"/>
          </w:p>
        </w:tc>
        <w:tc>
          <w:tcPr>
            <w:tcW w:w="2092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mi</w:t>
            </w:r>
            <w:r w:rsidR="00022486"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cro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R</w:t>
            </w:r>
            <w:r w:rsidR="00022486"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NA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-193b</w:t>
            </w:r>
          </w:p>
        </w:tc>
        <w:tc>
          <w:tcPr>
            <w:tcW w:w="2689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Enhance</w:t>
            </w:r>
            <w:r w:rsidR="00A24910"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s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 cell response</w:t>
            </w:r>
          </w:p>
        </w:tc>
      </w:tr>
      <w:tr w:rsidR="007C7706" w:rsidRPr="00077B06" w:rsidTr="007C7706">
        <w:trPr>
          <w:trHeight w:val="340"/>
        </w:trPr>
        <w:tc>
          <w:tcPr>
            <w:tcW w:w="1701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Ebos</w:t>
            </w:r>
            <w:proofErr w:type="spellEnd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 </w:t>
            </w:r>
            <w:r w:rsidR="00A50EFE" w:rsidRPr="00A50EFE">
              <w:rPr>
                <w:rFonts w:ascii="Book Antiqua" w:eastAsia="华文行楷" w:hAnsi="Book Antiqua" w:cs="Times New Roman"/>
                <w:i/>
                <w:sz w:val="24"/>
                <w:szCs w:val="24"/>
              </w:rPr>
              <w:t>et al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  <w:vertAlign w:val="superscript"/>
              </w:rPr>
              <w:t>[46]</w:t>
            </w:r>
          </w:p>
        </w:tc>
        <w:tc>
          <w:tcPr>
            <w:tcW w:w="567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2009</w:t>
            </w:r>
          </w:p>
        </w:tc>
        <w:tc>
          <w:tcPr>
            <w:tcW w:w="1588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Sunitinib</w:t>
            </w:r>
            <w:proofErr w:type="spellEnd"/>
          </w:p>
        </w:tc>
        <w:tc>
          <w:tcPr>
            <w:tcW w:w="2092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VEGFR/PDGFR</w:t>
            </w:r>
          </w:p>
        </w:tc>
        <w:tc>
          <w:tcPr>
            <w:tcW w:w="2689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Accelerate metastasis and decrease overall survival</w:t>
            </w:r>
          </w:p>
        </w:tc>
      </w:tr>
      <w:tr w:rsidR="007C7706" w:rsidRPr="00077B06" w:rsidTr="007C7706">
        <w:trPr>
          <w:trHeight w:val="340"/>
        </w:trPr>
        <w:tc>
          <w:tcPr>
            <w:tcW w:w="1701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Pàez-Ribes</w:t>
            </w:r>
            <w:proofErr w:type="spellEnd"/>
          </w:p>
          <w:p w:rsidR="007C7706" w:rsidRPr="00077B06" w:rsidRDefault="00A50EFE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A50EFE">
              <w:rPr>
                <w:rFonts w:ascii="Book Antiqua" w:eastAsia="华文行楷" w:hAnsi="Book Antiqua" w:cs="Times New Roman"/>
                <w:i/>
                <w:sz w:val="24"/>
                <w:szCs w:val="24"/>
              </w:rPr>
              <w:t>et al</w:t>
            </w:r>
            <w:r w:rsidR="007C7706" w:rsidRPr="00077B06">
              <w:rPr>
                <w:rFonts w:ascii="Book Antiqua" w:eastAsia="华文行楷" w:hAnsi="Book Antiqua" w:cs="Times New Roman"/>
                <w:sz w:val="24"/>
                <w:szCs w:val="24"/>
                <w:vertAlign w:val="superscript"/>
              </w:rPr>
              <w:t>[47]</w:t>
            </w:r>
          </w:p>
        </w:tc>
        <w:tc>
          <w:tcPr>
            <w:tcW w:w="567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2009</w:t>
            </w:r>
          </w:p>
        </w:tc>
        <w:tc>
          <w:tcPr>
            <w:tcW w:w="1588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Sunitinib</w:t>
            </w:r>
            <w:proofErr w:type="spellEnd"/>
          </w:p>
        </w:tc>
        <w:tc>
          <w:tcPr>
            <w:tcW w:w="2092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VEGFR/PDGFR</w:t>
            </w:r>
          </w:p>
        </w:tc>
        <w:tc>
          <w:tcPr>
            <w:tcW w:w="2689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Increase local invasion and distant metastasis</w:t>
            </w:r>
          </w:p>
        </w:tc>
      </w:tr>
      <w:tr w:rsidR="007C7706" w:rsidRPr="00077B06" w:rsidTr="007C7706">
        <w:trPr>
          <w:trHeight w:val="340"/>
        </w:trPr>
        <w:tc>
          <w:tcPr>
            <w:tcW w:w="1701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Xiong</w:t>
            </w:r>
            <w:proofErr w:type="spellEnd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 </w:t>
            </w:r>
            <w:r w:rsidR="00A50EFE" w:rsidRPr="00A50EFE">
              <w:rPr>
                <w:rFonts w:ascii="Book Antiqua" w:eastAsia="华文行楷" w:hAnsi="Book Antiqua" w:cs="Times New Roman"/>
                <w:i/>
                <w:sz w:val="24"/>
                <w:szCs w:val="24"/>
              </w:rPr>
              <w:t>et al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  <w:vertAlign w:val="superscript"/>
              </w:rPr>
              <w:t>[50]</w:t>
            </w:r>
          </w:p>
        </w:tc>
        <w:tc>
          <w:tcPr>
            <w:tcW w:w="567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2009</w:t>
            </w:r>
          </w:p>
        </w:tc>
        <w:tc>
          <w:tcPr>
            <w:tcW w:w="1588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Sorafenib</w:t>
            </w:r>
            <w:proofErr w:type="spellEnd"/>
          </w:p>
        </w:tc>
        <w:tc>
          <w:tcPr>
            <w:tcW w:w="2092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/>
                <w:color w:val="000000" w:themeColor="text1"/>
                <w:sz w:val="24"/>
                <w:szCs w:val="24"/>
              </w:rPr>
              <w:t>TECs</w:t>
            </w:r>
          </w:p>
        </w:tc>
        <w:tc>
          <w:tcPr>
            <w:tcW w:w="2689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Drug resistance</w:t>
            </w:r>
          </w:p>
        </w:tc>
      </w:tr>
      <w:tr w:rsidR="007C7706" w:rsidRPr="00077B06" w:rsidTr="007C7706">
        <w:trPr>
          <w:trHeight w:val="340"/>
        </w:trPr>
        <w:tc>
          <w:tcPr>
            <w:tcW w:w="1701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 xml:space="preserve">Li </w:t>
            </w:r>
            <w:r w:rsidR="00A50EFE" w:rsidRPr="00A50EFE">
              <w:rPr>
                <w:rFonts w:ascii="Book Antiqua" w:eastAsia="华文行楷" w:hAnsi="Book Antiqua" w:cs="Times New Roman"/>
                <w:i/>
                <w:sz w:val="24"/>
                <w:szCs w:val="24"/>
              </w:rPr>
              <w:t>et al</w:t>
            </w:r>
            <w:r w:rsidRPr="00077B06">
              <w:rPr>
                <w:rFonts w:ascii="Book Antiqua" w:eastAsia="华文行楷" w:hAnsi="Book Antiqua" w:cs="Times New Roman"/>
                <w:sz w:val="24"/>
                <w:szCs w:val="24"/>
                <w:vertAlign w:val="superscript"/>
              </w:rPr>
              <w:t>[53]</w:t>
            </w:r>
          </w:p>
        </w:tc>
        <w:tc>
          <w:tcPr>
            <w:tcW w:w="567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2011</w:t>
            </w:r>
          </w:p>
        </w:tc>
        <w:tc>
          <w:tcPr>
            <w:tcW w:w="1588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proofErr w:type="spellStart"/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Bevacizumab</w:t>
            </w:r>
            <w:proofErr w:type="spellEnd"/>
          </w:p>
        </w:tc>
        <w:tc>
          <w:tcPr>
            <w:tcW w:w="2092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DLL4-Notch signaling</w:t>
            </w:r>
          </w:p>
        </w:tc>
        <w:tc>
          <w:tcPr>
            <w:tcW w:w="2689" w:type="dxa"/>
            <w:vAlign w:val="center"/>
          </w:tcPr>
          <w:p w:rsidR="007C7706" w:rsidRPr="00077B06" w:rsidRDefault="007C7706" w:rsidP="00077B06">
            <w:pPr>
              <w:spacing w:line="360" w:lineRule="auto"/>
              <w:rPr>
                <w:rFonts w:ascii="Book Antiqua" w:eastAsia="华文行楷" w:hAnsi="Book Antiqua" w:cs="Times New Roman"/>
                <w:sz w:val="24"/>
                <w:szCs w:val="24"/>
              </w:rPr>
            </w:pPr>
            <w:r w:rsidRPr="00077B06">
              <w:rPr>
                <w:rFonts w:ascii="Book Antiqua" w:eastAsia="华文行楷" w:hAnsi="Book Antiqua" w:cs="Times New Roman"/>
                <w:sz w:val="24"/>
                <w:szCs w:val="24"/>
              </w:rPr>
              <w:t>Drug resistance</w:t>
            </w:r>
          </w:p>
        </w:tc>
      </w:tr>
    </w:tbl>
    <w:p w:rsidR="007C7706" w:rsidRPr="00077B06" w:rsidRDefault="007C7706" w:rsidP="00077B06">
      <w:pPr>
        <w:widowControl/>
        <w:spacing w:line="360" w:lineRule="auto"/>
        <w:rPr>
          <w:rFonts w:ascii="Book Antiqua" w:eastAsia="华文行楷" w:hAnsi="Book Antiqua" w:cs="Times New Roman"/>
          <w:b/>
          <w:color w:val="000000" w:themeColor="text1"/>
          <w:sz w:val="24"/>
          <w:szCs w:val="24"/>
        </w:rPr>
      </w:pPr>
    </w:p>
    <w:p w:rsidR="007C7706" w:rsidRPr="00077B06" w:rsidRDefault="00A50EFE" w:rsidP="00077B06">
      <w:pPr>
        <w:widowControl/>
        <w:spacing w:line="360" w:lineRule="auto"/>
        <w:rPr>
          <w:rFonts w:ascii="Book Antiqua" w:eastAsia="华文行楷" w:hAnsi="Book Antiqua" w:cs="Times New Roman"/>
          <w:b/>
          <w:color w:val="000000" w:themeColor="text1"/>
          <w:sz w:val="24"/>
          <w:szCs w:val="24"/>
        </w:rPr>
      </w:pP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EGFR</w:t>
      </w:r>
      <w:r>
        <w:rPr>
          <w:rFonts w:ascii="Book Antiqua" w:eastAsia="华文行楷" w:hAnsi="Book Antiqua" w:hint="eastAsia"/>
          <w:color w:val="000000" w:themeColor="text1"/>
          <w:sz w:val="24"/>
          <w:szCs w:val="24"/>
        </w:rPr>
        <w:t>: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Epidermal growth factor receptor</w:t>
      </w:r>
      <w:r>
        <w:rPr>
          <w:rFonts w:ascii="Book Antiqua" w:eastAsia="华文行楷" w:hAnsi="Book Antiqua" w:hint="eastAsia"/>
          <w:color w:val="000000" w:themeColor="text1"/>
          <w:sz w:val="24"/>
          <w:szCs w:val="24"/>
        </w:rPr>
        <w:t>;</w:t>
      </w:r>
      <w:r w:rsidRPr="00A50EFE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HER-3</w:t>
      </w:r>
      <w:r>
        <w:rPr>
          <w:rFonts w:ascii="Book Antiqua" w:eastAsia="华文行楷" w:hAnsi="Book Antiqua" w:hint="eastAsia"/>
          <w:color w:val="000000" w:themeColor="text1"/>
          <w:sz w:val="24"/>
          <w:szCs w:val="24"/>
        </w:rPr>
        <w:t xml:space="preserve">: 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Human epidermal growth factor receptor-3</w:t>
      </w:r>
      <w:r>
        <w:rPr>
          <w:rFonts w:ascii="Book Antiqua" w:eastAsia="华文行楷" w:hAnsi="Book Antiqua" w:hint="eastAsia"/>
          <w:color w:val="000000" w:themeColor="text1"/>
          <w:sz w:val="24"/>
          <w:szCs w:val="24"/>
        </w:rPr>
        <w:t xml:space="preserve">; </w:t>
      </w:r>
      <w:proofErr w:type="spellStart"/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pERK</w:t>
      </w:r>
      <w:proofErr w:type="spellEnd"/>
      <w:r>
        <w:rPr>
          <w:rFonts w:ascii="Book Antiqua" w:eastAsia="华文行楷" w:hAnsi="Book Antiqua" w:hint="eastAsia"/>
          <w:color w:val="000000" w:themeColor="text1"/>
          <w:sz w:val="24"/>
          <w:szCs w:val="24"/>
        </w:rPr>
        <w:t xml:space="preserve">: 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Phosphorylated extracellular signal-regulated kinase</w:t>
      </w:r>
      <w:r>
        <w:rPr>
          <w:rFonts w:ascii="Book Antiqua" w:eastAsia="华文行楷" w:hAnsi="Book Antiqua" w:hint="eastAsia"/>
          <w:color w:val="000000" w:themeColor="text1"/>
          <w:sz w:val="24"/>
          <w:szCs w:val="24"/>
        </w:rPr>
        <w:t>;</w:t>
      </w:r>
      <w:r w:rsidRPr="00A50EFE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PI3K</w:t>
      </w:r>
      <w:r>
        <w:rPr>
          <w:rFonts w:ascii="Book Antiqua" w:eastAsia="华文行楷" w:hAnsi="Book Antiqua" w:hint="eastAsia"/>
          <w:color w:val="000000" w:themeColor="text1"/>
          <w:sz w:val="24"/>
          <w:szCs w:val="24"/>
        </w:rPr>
        <w:t>: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Phosphatidylinositol 3-kinase</w:t>
      </w:r>
      <w:r>
        <w:rPr>
          <w:rFonts w:ascii="Book Antiqua" w:eastAsia="华文行楷" w:hAnsi="Book Antiqua" w:hint="eastAsia"/>
          <w:color w:val="000000" w:themeColor="text1"/>
          <w:sz w:val="24"/>
          <w:szCs w:val="24"/>
        </w:rPr>
        <w:t xml:space="preserve">; 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TGF-β</w:t>
      </w:r>
      <w:r>
        <w:rPr>
          <w:rFonts w:ascii="Book Antiqua" w:eastAsia="华文行楷" w:hAnsi="Book Antiqua" w:hint="eastAsia"/>
          <w:color w:val="000000" w:themeColor="text1"/>
          <w:sz w:val="24"/>
          <w:szCs w:val="24"/>
        </w:rPr>
        <w:t>:</w:t>
      </w:r>
      <w:r w:rsidRPr="00A50EFE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T</w:t>
      </w:r>
      <w:r>
        <w:rPr>
          <w:rFonts w:ascii="Book Antiqua" w:eastAsia="华文行楷" w:hAnsi="Book Antiqua"/>
          <w:color w:val="000000" w:themeColor="text1"/>
          <w:sz w:val="24"/>
          <w:szCs w:val="24"/>
        </w:rPr>
        <w:t>ransforming growth factor beta</w:t>
      </w:r>
      <w:r>
        <w:rPr>
          <w:rFonts w:ascii="Book Antiqua" w:eastAsia="华文行楷" w:hAnsi="Book Antiqua" w:hint="eastAsia"/>
          <w:color w:val="000000" w:themeColor="text1"/>
          <w:sz w:val="24"/>
          <w:szCs w:val="24"/>
        </w:rPr>
        <w:t>;</w:t>
      </w:r>
      <w:r w:rsidRPr="00A50EFE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EMT</w:t>
      </w:r>
      <w:r>
        <w:rPr>
          <w:rFonts w:ascii="Book Antiqua" w:eastAsia="华文行楷" w:hAnsi="Book Antiqua" w:hint="eastAsia"/>
          <w:color w:val="000000" w:themeColor="text1"/>
          <w:sz w:val="24"/>
          <w:szCs w:val="24"/>
        </w:rPr>
        <w:t>:</w:t>
      </w:r>
      <w:r w:rsidRPr="00A50EFE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Epi</w:t>
      </w:r>
      <w:r>
        <w:rPr>
          <w:rFonts w:ascii="Book Antiqua" w:eastAsia="华文行楷" w:hAnsi="Book Antiqua"/>
          <w:color w:val="000000" w:themeColor="text1"/>
          <w:sz w:val="24"/>
          <w:szCs w:val="24"/>
        </w:rPr>
        <w:t>thelial-mesenchymal transition</w:t>
      </w:r>
      <w:r>
        <w:rPr>
          <w:rFonts w:ascii="Book Antiqua" w:eastAsia="华文行楷" w:hAnsi="Book Antiqua" w:hint="eastAsia"/>
          <w:color w:val="000000" w:themeColor="text1"/>
          <w:sz w:val="24"/>
          <w:szCs w:val="24"/>
        </w:rPr>
        <w:t xml:space="preserve">; </w:t>
      </w:r>
      <w:r w:rsidRPr="00077B06">
        <w:rPr>
          <w:rFonts w:ascii="Book Antiqua" w:eastAsia="华文行楷" w:hAnsi="Book Antiqua" w:cs="Times New Roman"/>
          <w:sz w:val="24"/>
          <w:szCs w:val="24"/>
        </w:rPr>
        <w:t>CSCs</w:t>
      </w:r>
      <w:r>
        <w:rPr>
          <w:rFonts w:ascii="Book Antiqua" w:eastAsia="华文行楷" w:hAnsi="Book Antiqua" w:cs="Times New Roman" w:hint="eastAsia"/>
          <w:sz w:val="24"/>
          <w:szCs w:val="24"/>
        </w:rPr>
        <w:t xml:space="preserve">: 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Cancer stem cells</w:t>
      </w:r>
      <w:r>
        <w:rPr>
          <w:rFonts w:ascii="Book Antiqua" w:eastAsia="华文行楷" w:hAnsi="Book Antiqua" w:hint="eastAsia"/>
          <w:color w:val="000000" w:themeColor="text1"/>
          <w:sz w:val="24"/>
          <w:szCs w:val="24"/>
        </w:rPr>
        <w:t>;</w:t>
      </w:r>
      <w:r w:rsidRPr="00A50EFE">
        <w:rPr>
          <w:rFonts w:ascii="Book Antiqua" w:eastAsia="华文行楷" w:hAnsi="Book Antiqua"/>
          <w:color w:val="000000" w:themeColor="text1"/>
          <w:sz w:val="24"/>
          <w:szCs w:val="24"/>
        </w:rPr>
        <w:t xml:space="preserve"> 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TECs</w:t>
      </w:r>
      <w:r>
        <w:rPr>
          <w:rFonts w:ascii="Book Antiqua" w:eastAsia="华文行楷" w:hAnsi="Book Antiqua" w:hint="eastAsia"/>
          <w:color w:val="000000" w:themeColor="text1"/>
          <w:sz w:val="24"/>
          <w:szCs w:val="24"/>
        </w:rPr>
        <w:t xml:space="preserve">: </w:t>
      </w:r>
      <w:r w:rsidRPr="00077B06">
        <w:rPr>
          <w:rFonts w:ascii="Book Antiqua" w:eastAsia="华文行楷" w:hAnsi="Book Antiqua"/>
          <w:color w:val="000000" w:themeColor="text1"/>
          <w:sz w:val="24"/>
          <w:szCs w:val="24"/>
        </w:rPr>
        <w:t>Tumor-derived endothelial cells</w:t>
      </w:r>
      <w:r>
        <w:rPr>
          <w:rFonts w:ascii="Book Antiqua" w:eastAsia="华文行楷" w:hAnsi="Book Antiqua" w:hint="eastAsia"/>
          <w:color w:val="000000" w:themeColor="text1"/>
          <w:sz w:val="24"/>
          <w:szCs w:val="24"/>
        </w:rPr>
        <w:t>.</w:t>
      </w:r>
    </w:p>
    <w:sectPr w:rsidR="007C7706" w:rsidRPr="00077B06" w:rsidSect="000C4ED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A2811" w:rsidRDefault="008A2811" w:rsidP="00C228EF">
      <w:r>
        <w:separator/>
      </w:r>
    </w:p>
  </w:endnote>
  <w:endnote w:type="continuationSeparator" w:id="0">
    <w:p w:rsidR="008A2811" w:rsidRDefault="008A2811" w:rsidP="00C228E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华文行楷">
    <w:panose1 w:val="02010800040101010101"/>
    <w:charset w:val="86"/>
    <w:family w:val="auto"/>
    <w:pitch w:val="variable"/>
    <w:sig w:usb0="00000001" w:usb1="080F0000" w:usb2="00000010" w:usb3="00000000" w:csb0="0004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A2811" w:rsidRDefault="008A2811" w:rsidP="00C228EF">
      <w:r>
        <w:separator/>
      </w:r>
    </w:p>
  </w:footnote>
  <w:footnote w:type="continuationSeparator" w:id="0">
    <w:p w:rsidR="008A2811" w:rsidRDefault="008A2811" w:rsidP="00C228E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1EC7AAF"/>
    <w:multiLevelType w:val="multilevel"/>
    <w:tmpl w:val="BFD6EC8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>
    <w:nsid w:val="62094F18"/>
    <w:multiLevelType w:val="hybridMultilevel"/>
    <w:tmpl w:val="60AE8916"/>
    <w:lvl w:ilvl="0" w:tplc="302C59C6">
      <w:start w:val="1"/>
      <w:numFmt w:val="decimal"/>
      <w:lvlText w:val="%1"/>
      <w:lvlJc w:val="left"/>
      <w:pPr>
        <w:ind w:left="360" w:hanging="360"/>
      </w:pPr>
      <w:rPr>
        <w:rFonts w:eastAsiaTheme="minorEastAsia" w:cstheme="minorBidi" w:hint="default"/>
        <w:b/>
        <w:color w:val="auto"/>
        <w:sz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ID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5a50asvqs0sf8ez0v1pezt7d0dfpfp2frdv&quot;&gt;My EndNote Library&lt;record-ids&gt;&lt;item&gt;187&lt;/item&gt;&lt;item&gt;188&lt;/item&gt;&lt;item&gt;189&lt;/item&gt;&lt;item&gt;190&lt;/item&gt;&lt;item&gt;191&lt;/item&gt;&lt;item&gt;192&lt;/item&gt;&lt;item&gt;193&lt;/item&gt;&lt;item&gt;194&lt;/item&gt;&lt;item&gt;195&lt;/item&gt;&lt;item&gt;196&lt;/item&gt;&lt;item&gt;197&lt;/item&gt;&lt;item&gt;198&lt;/item&gt;&lt;item&gt;199&lt;/item&gt;&lt;item&gt;200&lt;/item&gt;&lt;item&gt;201&lt;/item&gt;&lt;item&gt;202&lt;/item&gt;&lt;item&gt;203&lt;/item&gt;&lt;item&gt;204&lt;/item&gt;&lt;item&gt;205&lt;/item&gt;&lt;item&gt;206&lt;/item&gt;&lt;item&gt;207&lt;/item&gt;&lt;item&gt;208&lt;/item&gt;&lt;item&gt;209&lt;/item&gt;&lt;item&gt;210&lt;/item&gt;&lt;item&gt;211&lt;/item&gt;&lt;item&gt;212&lt;/item&gt;&lt;item&gt;213&lt;/item&gt;&lt;item&gt;214&lt;/item&gt;&lt;item&gt;215&lt;/item&gt;&lt;item&gt;216&lt;/item&gt;&lt;item&gt;217&lt;/item&gt;&lt;item&gt;218&lt;/item&gt;&lt;item&gt;219&lt;/item&gt;&lt;item&gt;220&lt;/item&gt;&lt;item&gt;221&lt;/item&gt;&lt;item&gt;222&lt;/item&gt;&lt;item&gt;223&lt;/item&gt;&lt;item&gt;224&lt;/item&gt;&lt;item&gt;225&lt;/item&gt;&lt;item&gt;226&lt;/item&gt;&lt;item&gt;227&lt;/item&gt;&lt;item&gt;228&lt;/item&gt;&lt;item&gt;229&lt;/item&gt;&lt;item&gt;230&lt;/item&gt;&lt;item&gt;231&lt;/item&gt;&lt;item&gt;232&lt;/item&gt;&lt;item&gt;233&lt;/item&gt;&lt;item&gt;234&lt;/item&gt;&lt;item&gt;235&lt;/item&gt;&lt;item&gt;236&lt;/item&gt;&lt;item&gt;237&lt;/item&gt;&lt;item&gt;238&lt;/item&gt;&lt;item&gt;239&lt;/item&gt;&lt;item&gt;240&lt;/item&gt;&lt;item&gt;241&lt;/item&gt;&lt;item&gt;242&lt;/item&gt;&lt;item&gt;243&lt;/item&gt;&lt;item&gt;244&lt;/item&gt;&lt;item&gt;245&lt;/item&gt;&lt;item&gt;246&lt;/item&gt;&lt;item&gt;247&lt;/item&gt;&lt;item&gt;248&lt;/item&gt;&lt;item&gt;249&lt;/item&gt;&lt;item&gt;250&lt;/item&gt;&lt;item&gt;259&lt;/item&gt;&lt;item&gt;260&lt;/item&gt;&lt;/record-ids&gt;&lt;/item&gt;&lt;/Libraries&gt;"/>
  </w:docVars>
  <w:rsids>
    <w:rsidRoot w:val="00C228EF"/>
    <w:rsid w:val="0000301E"/>
    <w:rsid w:val="00005B82"/>
    <w:rsid w:val="00005CA3"/>
    <w:rsid w:val="00016422"/>
    <w:rsid w:val="000215AF"/>
    <w:rsid w:val="00022486"/>
    <w:rsid w:val="00022B1E"/>
    <w:rsid w:val="00026915"/>
    <w:rsid w:val="00040178"/>
    <w:rsid w:val="00042239"/>
    <w:rsid w:val="0005140E"/>
    <w:rsid w:val="00063A86"/>
    <w:rsid w:val="000748A9"/>
    <w:rsid w:val="00076348"/>
    <w:rsid w:val="00076B2D"/>
    <w:rsid w:val="00077B06"/>
    <w:rsid w:val="00095628"/>
    <w:rsid w:val="000A2C79"/>
    <w:rsid w:val="000A5EFD"/>
    <w:rsid w:val="000B3FB0"/>
    <w:rsid w:val="000B58F9"/>
    <w:rsid w:val="000C4EDE"/>
    <w:rsid w:val="000D73BB"/>
    <w:rsid w:val="000E57DA"/>
    <w:rsid w:val="000E6D30"/>
    <w:rsid w:val="00104A9A"/>
    <w:rsid w:val="00107135"/>
    <w:rsid w:val="00111AC6"/>
    <w:rsid w:val="0011416D"/>
    <w:rsid w:val="001146B2"/>
    <w:rsid w:val="00140731"/>
    <w:rsid w:val="00140AEA"/>
    <w:rsid w:val="001425A3"/>
    <w:rsid w:val="0015116F"/>
    <w:rsid w:val="00156526"/>
    <w:rsid w:val="00163FF7"/>
    <w:rsid w:val="00164CE1"/>
    <w:rsid w:val="00167120"/>
    <w:rsid w:val="00167D0C"/>
    <w:rsid w:val="001719FF"/>
    <w:rsid w:val="0018459B"/>
    <w:rsid w:val="00186DF4"/>
    <w:rsid w:val="00187BEC"/>
    <w:rsid w:val="001B6D32"/>
    <w:rsid w:val="001D3EC9"/>
    <w:rsid w:val="001E243C"/>
    <w:rsid w:val="001E5198"/>
    <w:rsid w:val="001E5DA9"/>
    <w:rsid w:val="001F4B6E"/>
    <w:rsid w:val="001F6CAA"/>
    <w:rsid w:val="00217884"/>
    <w:rsid w:val="00221BAA"/>
    <w:rsid w:val="002248D3"/>
    <w:rsid w:val="002269E2"/>
    <w:rsid w:val="00241CE9"/>
    <w:rsid w:val="0024363D"/>
    <w:rsid w:val="002440C0"/>
    <w:rsid w:val="00247D4D"/>
    <w:rsid w:val="002512B1"/>
    <w:rsid w:val="002520A9"/>
    <w:rsid w:val="00257F86"/>
    <w:rsid w:val="00262A78"/>
    <w:rsid w:val="00293520"/>
    <w:rsid w:val="002A3BA1"/>
    <w:rsid w:val="002A7ADE"/>
    <w:rsid w:val="002B0EBB"/>
    <w:rsid w:val="002B2E41"/>
    <w:rsid w:val="002B44CF"/>
    <w:rsid w:val="002C2DD7"/>
    <w:rsid w:val="002C48CC"/>
    <w:rsid w:val="002C6F14"/>
    <w:rsid w:val="002C7E48"/>
    <w:rsid w:val="002D0609"/>
    <w:rsid w:val="002F2829"/>
    <w:rsid w:val="002F646A"/>
    <w:rsid w:val="0030244F"/>
    <w:rsid w:val="003051A9"/>
    <w:rsid w:val="003057E2"/>
    <w:rsid w:val="00312DA4"/>
    <w:rsid w:val="00326F4B"/>
    <w:rsid w:val="003275C1"/>
    <w:rsid w:val="00330BD6"/>
    <w:rsid w:val="00342560"/>
    <w:rsid w:val="0034477A"/>
    <w:rsid w:val="00361EC7"/>
    <w:rsid w:val="00362A87"/>
    <w:rsid w:val="00365F13"/>
    <w:rsid w:val="00366230"/>
    <w:rsid w:val="00371EB3"/>
    <w:rsid w:val="0038033D"/>
    <w:rsid w:val="00386929"/>
    <w:rsid w:val="00387AF5"/>
    <w:rsid w:val="003960C5"/>
    <w:rsid w:val="003A21C2"/>
    <w:rsid w:val="003A7407"/>
    <w:rsid w:val="003B0963"/>
    <w:rsid w:val="003B372D"/>
    <w:rsid w:val="003B5B4C"/>
    <w:rsid w:val="003B73BF"/>
    <w:rsid w:val="003D0856"/>
    <w:rsid w:val="003E58FD"/>
    <w:rsid w:val="00402231"/>
    <w:rsid w:val="00406502"/>
    <w:rsid w:val="004067CC"/>
    <w:rsid w:val="00413BB1"/>
    <w:rsid w:val="00414448"/>
    <w:rsid w:val="00416BA3"/>
    <w:rsid w:val="00423102"/>
    <w:rsid w:val="004273F1"/>
    <w:rsid w:val="00440EEE"/>
    <w:rsid w:val="004438FB"/>
    <w:rsid w:val="00455D14"/>
    <w:rsid w:val="00456518"/>
    <w:rsid w:val="004567F5"/>
    <w:rsid w:val="00467003"/>
    <w:rsid w:val="00467BB1"/>
    <w:rsid w:val="0047200D"/>
    <w:rsid w:val="004728E0"/>
    <w:rsid w:val="00473F82"/>
    <w:rsid w:val="004A2810"/>
    <w:rsid w:val="004B01D8"/>
    <w:rsid w:val="004B138F"/>
    <w:rsid w:val="004B28BF"/>
    <w:rsid w:val="004C44CB"/>
    <w:rsid w:val="004C6E47"/>
    <w:rsid w:val="004D07C5"/>
    <w:rsid w:val="004E1AF6"/>
    <w:rsid w:val="004F0A80"/>
    <w:rsid w:val="004F66B8"/>
    <w:rsid w:val="004F689D"/>
    <w:rsid w:val="00511F51"/>
    <w:rsid w:val="005135F6"/>
    <w:rsid w:val="005144D7"/>
    <w:rsid w:val="00515816"/>
    <w:rsid w:val="005247D1"/>
    <w:rsid w:val="00540E80"/>
    <w:rsid w:val="005448BE"/>
    <w:rsid w:val="0054596C"/>
    <w:rsid w:val="00562983"/>
    <w:rsid w:val="005634E2"/>
    <w:rsid w:val="00585679"/>
    <w:rsid w:val="005A0389"/>
    <w:rsid w:val="005B7194"/>
    <w:rsid w:val="005C1EFA"/>
    <w:rsid w:val="005C7273"/>
    <w:rsid w:val="005C7EF1"/>
    <w:rsid w:val="005D41BD"/>
    <w:rsid w:val="005D43A2"/>
    <w:rsid w:val="005E5BEB"/>
    <w:rsid w:val="005E7405"/>
    <w:rsid w:val="005E7550"/>
    <w:rsid w:val="005F34EA"/>
    <w:rsid w:val="005F5BB7"/>
    <w:rsid w:val="00602D71"/>
    <w:rsid w:val="00611149"/>
    <w:rsid w:val="00624115"/>
    <w:rsid w:val="006316CA"/>
    <w:rsid w:val="006326E0"/>
    <w:rsid w:val="006506CF"/>
    <w:rsid w:val="0065703D"/>
    <w:rsid w:val="0066349E"/>
    <w:rsid w:val="0066443F"/>
    <w:rsid w:val="006659B0"/>
    <w:rsid w:val="00673006"/>
    <w:rsid w:val="00673E24"/>
    <w:rsid w:val="006779F5"/>
    <w:rsid w:val="00681E7A"/>
    <w:rsid w:val="00683005"/>
    <w:rsid w:val="00694F0F"/>
    <w:rsid w:val="00697BA8"/>
    <w:rsid w:val="00697F75"/>
    <w:rsid w:val="006B11BB"/>
    <w:rsid w:val="006B1335"/>
    <w:rsid w:val="006B453F"/>
    <w:rsid w:val="006B4D3D"/>
    <w:rsid w:val="006C2BAA"/>
    <w:rsid w:val="006C6E47"/>
    <w:rsid w:val="006D2AFF"/>
    <w:rsid w:val="006D7F8F"/>
    <w:rsid w:val="006F459B"/>
    <w:rsid w:val="006F4BF8"/>
    <w:rsid w:val="00701447"/>
    <w:rsid w:val="00732C4E"/>
    <w:rsid w:val="0074339B"/>
    <w:rsid w:val="00745366"/>
    <w:rsid w:val="00745DF7"/>
    <w:rsid w:val="00746CE4"/>
    <w:rsid w:val="00751E24"/>
    <w:rsid w:val="00775CC0"/>
    <w:rsid w:val="0077607B"/>
    <w:rsid w:val="007760C7"/>
    <w:rsid w:val="00781610"/>
    <w:rsid w:val="007820BF"/>
    <w:rsid w:val="00782FB4"/>
    <w:rsid w:val="007904DB"/>
    <w:rsid w:val="007A2F2C"/>
    <w:rsid w:val="007A35FA"/>
    <w:rsid w:val="007A5F99"/>
    <w:rsid w:val="007B12F5"/>
    <w:rsid w:val="007B4792"/>
    <w:rsid w:val="007B5808"/>
    <w:rsid w:val="007C1E5D"/>
    <w:rsid w:val="007C7706"/>
    <w:rsid w:val="007D170E"/>
    <w:rsid w:val="007D7E52"/>
    <w:rsid w:val="007E5043"/>
    <w:rsid w:val="007E5868"/>
    <w:rsid w:val="007F04E0"/>
    <w:rsid w:val="007F2C53"/>
    <w:rsid w:val="007F6D13"/>
    <w:rsid w:val="00802A69"/>
    <w:rsid w:val="00802D77"/>
    <w:rsid w:val="00802DF2"/>
    <w:rsid w:val="0080377D"/>
    <w:rsid w:val="00816E68"/>
    <w:rsid w:val="00821043"/>
    <w:rsid w:val="008319D7"/>
    <w:rsid w:val="00851A47"/>
    <w:rsid w:val="008542EA"/>
    <w:rsid w:val="008622C3"/>
    <w:rsid w:val="008631CD"/>
    <w:rsid w:val="008704C7"/>
    <w:rsid w:val="00877A5B"/>
    <w:rsid w:val="00880656"/>
    <w:rsid w:val="00881418"/>
    <w:rsid w:val="008858F0"/>
    <w:rsid w:val="0089032F"/>
    <w:rsid w:val="008A2811"/>
    <w:rsid w:val="008A2B38"/>
    <w:rsid w:val="008A30FD"/>
    <w:rsid w:val="008B18E2"/>
    <w:rsid w:val="008B2502"/>
    <w:rsid w:val="008C0E8F"/>
    <w:rsid w:val="008C1083"/>
    <w:rsid w:val="008E07F4"/>
    <w:rsid w:val="0090199E"/>
    <w:rsid w:val="00904E22"/>
    <w:rsid w:val="009459EA"/>
    <w:rsid w:val="0094770D"/>
    <w:rsid w:val="00957B66"/>
    <w:rsid w:val="009647C9"/>
    <w:rsid w:val="00970295"/>
    <w:rsid w:val="00970A56"/>
    <w:rsid w:val="00973EB7"/>
    <w:rsid w:val="00981CA0"/>
    <w:rsid w:val="00984F78"/>
    <w:rsid w:val="00991656"/>
    <w:rsid w:val="0099314F"/>
    <w:rsid w:val="00993BC8"/>
    <w:rsid w:val="009A372B"/>
    <w:rsid w:val="009A5C0A"/>
    <w:rsid w:val="009B0313"/>
    <w:rsid w:val="009C172C"/>
    <w:rsid w:val="009C2381"/>
    <w:rsid w:val="009D1FFA"/>
    <w:rsid w:val="009D5B81"/>
    <w:rsid w:val="009D7264"/>
    <w:rsid w:val="009E62F8"/>
    <w:rsid w:val="009F18D3"/>
    <w:rsid w:val="009F1A81"/>
    <w:rsid w:val="009F5814"/>
    <w:rsid w:val="00A018F0"/>
    <w:rsid w:val="00A02BC1"/>
    <w:rsid w:val="00A169F0"/>
    <w:rsid w:val="00A23FE7"/>
    <w:rsid w:val="00A24910"/>
    <w:rsid w:val="00A27C7C"/>
    <w:rsid w:val="00A357D8"/>
    <w:rsid w:val="00A442AE"/>
    <w:rsid w:val="00A50EFE"/>
    <w:rsid w:val="00A54BE3"/>
    <w:rsid w:val="00A62894"/>
    <w:rsid w:val="00A66F74"/>
    <w:rsid w:val="00A75C89"/>
    <w:rsid w:val="00A869FB"/>
    <w:rsid w:val="00AB3BB9"/>
    <w:rsid w:val="00AB3C0A"/>
    <w:rsid w:val="00AB60C4"/>
    <w:rsid w:val="00AB7779"/>
    <w:rsid w:val="00AC31CB"/>
    <w:rsid w:val="00AD4CC0"/>
    <w:rsid w:val="00AE3C96"/>
    <w:rsid w:val="00AF2132"/>
    <w:rsid w:val="00B03455"/>
    <w:rsid w:val="00B04833"/>
    <w:rsid w:val="00B058F9"/>
    <w:rsid w:val="00B12712"/>
    <w:rsid w:val="00B1589C"/>
    <w:rsid w:val="00B16D55"/>
    <w:rsid w:val="00B17AF3"/>
    <w:rsid w:val="00B17E87"/>
    <w:rsid w:val="00B2613C"/>
    <w:rsid w:val="00B40996"/>
    <w:rsid w:val="00B45DFE"/>
    <w:rsid w:val="00B50956"/>
    <w:rsid w:val="00B56EDD"/>
    <w:rsid w:val="00B60139"/>
    <w:rsid w:val="00B60B33"/>
    <w:rsid w:val="00B7314C"/>
    <w:rsid w:val="00B77F5D"/>
    <w:rsid w:val="00B8000E"/>
    <w:rsid w:val="00B83101"/>
    <w:rsid w:val="00B907BF"/>
    <w:rsid w:val="00B9194A"/>
    <w:rsid w:val="00B92F3A"/>
    <w:rsid w:val="00B9683D"/>
    <w:rsid w:val="00BA4FE6"/>
    <w:rsid w:val="00BA6F6F"/>
    <w:rsid w:val="00BB5A36"/>
    <w:rsid w:val="00BE15D6"/>
    <w:rsid w:val="00BE4171"/>
    <w:rsid w:val="00BE7522"/>
    <w:rsid w:val="00BF0ED6"/>
    <w:rsid w:val="00BF12BB"/>
    <w:rsid w:val="00C01441"/>
    <w:rsid w:val="00C06D86"/>
    <w:rsid w:val="00C1165F"/>
    <w:rsid w:val="00C172FE"/>
    <w:rsid w:val="00C17A04"/>
    <w:rsid w:val="00C228EF"/>
    <w:rsid w:val="00C23D41"/>
    <w:rsid w:val="00C24CEE"/>
    <w:rsid w:val="00C303A8"/>
    <w:rsid w:val="00C30E7E"/>
    <w:rsid w:val="00C31999"/>
    <w:rsid w:val="00C37AAD"/>
    <w:rsid w:val="00C408FF"/>
    <w:rsid w:val="00C41A34"/>
    <w:rsid w:val="00C600C6"/>
    <w:rsid w:val="00C71F9D"/>
    <w:rsid w:val="00C826C9"/>
    <w:rsid w:val="00C845E6"/>
    <w:rsid w:val="00C8582B"/>
    <w:rsid w:val="00C94D10"/>
    <w:rsid w:val="00CA1D96"/>
    <w:rsid w:val="00CA327D"/>
    <w:rsid w:val="00CB0CF4"/>
    <w:rsid w:val="00CB6FBD"/>
    <w:rsid w:val="00CC098C"/>
    <w:rsid w:val="00CC44DD"/>
    <w:rsid w:val="00CE4B64"/>
    <w:rsid w:val="00CF1ED0"/>
    <w:rsid w:val="00CF5F2D"/>
    <w:rsid w:val="00D029F4"/>
    <w:rsid w:val="00D06304"/>
    <w:rsid w:val="00D066D1"/>
    <w:rsid w:val="00D07416"/>
    <w:rsid w:val="00D132EA"/>
    <w:rsid w:val="00D279D2"/>
    <w:rsid w:val="00D36472"/>
    <w:rsid w:val="00D3670C"/>
    <w:rsid w:val="00D406C1"/>
    <w:rsid w:val="00D4641A"/>
    <w:rsid w:val="00D5021C"/>
    <w:rsid w:val="00D52414"/>
    <w:rsid w:val="00D560A7"/>
    <w:rsid w:val="00D66941"/>
    <w:rsid w:val="00D71E9E"/>
    <w:rsid w:val="00D77344"/>
    <w:rsid w:val="00D83C19"/>
    <w:rsid w:val="00D93923"/>
    <w:rsid w:val="00DA12B7"/>
    <w:rsid w:val="00DA1EAC"/>
    <w:rsid w:val="00DA390E"/>
    <w:rsid w:val="00DB0B94"/>
    <w:rsid w:val="00DC51D0"/>
    <w:rsid w:val="00DE4DBC"/>
    <w:rsid w:val="00DE5926"/>
    <w:rsid w:val="00DF1BF2"/>
    <w:rsid w:val="00DF2B04"/>
    <w:rsid w:val="00DF6227"/>
    <w:rsid w:val="00E11AEF"/>
    <w:rsid w:val="00E16B36"/>
    <w:rsid w:val="00E16D90"/>
    <w:rsid w:val="00E218C8"/>
    <w:rsid w:val="00E229E0"/>
    <w:rsid w:val="00E4103D"/>
    <w:rsid w:val="00E651C3"/>
    <w:rsid w:val="00E65304"/>
    <w:rsid w:val="00E74C4C"/>
    <w:rsid w:val="00E83E57"/>
    <w:rsid w:val="00E8514D"/>
    <w:rsid w:val="00E87E8E"/>
    <w:rsid w:val="00E94DB2"/>
    <w:rsid w:val="00EC19CB"/>
    <w:rsid w:val="00EC5ABA"/>
    <w:rsid w:val="00EC5C3D"/>
    <w:rsid w:val="00EC7543"/>
    <w:rsid w:val="00ED0116"/>
    <w:rsid w:val="00ED15DB"/>
    <w:rsid w:val="00ED1B28"/>
    <w:rsid w:val="00ED58DB"/>
    <w:rsid w:val="00ED7DCC"/>
    <w:rsid w:val="00EE022B"/>
    <w:rsid w:val="00EE799F"/>
    <w:rsid w:val="00EF142D"/>
    <w:rsid w:val="00EF1780"/>
    <w:rsid w:val="00F0366E"/>
    <w:rsid w:val="00F0642A"/>
    <w:rsid w:val="00F0777F"/>
    <w:rsid w:val="00F111DB"/>
    <w:rsid w:val="00F11C0B"/>
    <w:rsid w:val="00F24DDE"/>
    <w:rsid w:val="00F3220F"/>
    <w:rsid w:val="00F37DB3"/>
    <w:rsid w:val="00F42656"/>
    <w:rsid w:val="00F44C26"/>
    <w:rsid w:val="00F50442"/>
    <w:rsid w:val="00F51FCC"/>
    <w:rsid w:val="00F5484E"/>
    <w:rsid w:val="00F66471"/>
    <w:rsid w:val="00F81B39"/>
    <w:rsid w:val="00F834AE"/>
    <w:rsid w:val="00F85900"/>
    <w:rsid w:val="00F95B13"/>
    <w:rsid w:val="00FA2C93"/>
    <w:rsid w:val="00FA3E4B"/>
    <w:rsid w:val="00FC042E"/>
    <w:rsid w:val="00FC2244"/>
    <w:rsid w:val="00FD0821"/>
    <w:rsid w:val="00FD43C8"/>
    <w:rsid w:val="00FD6132"/>
    <w:rsid w:val="00FE01ED"/>
    <w:rsid w:val="00FE5B37"/>
    <w:rsid w:val="00FE6853"/>
    <w:rsid w:val="00FE6F9A"/>
    <w:rsid w:val="00FF387D"/>
    <w:rsid w:val="00FF718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link w:val="1Char"/>
    <w:uiPriority w:val="9"/>
    <w:qFormat/>
    <w:rsid w:val="00005B82"/>
    <w:pPr>
      <w:widowControl/>
      <w:spacing w:before="100" w:beforeAutospacing="1" w:after="100" w:afterAutospacing="1"/>
      <w:jc w:val="left"/>
      <w:outlineLvl w:val="0"/>
    </w:pPr>
    <w:rPr>
      <w:rFonts w:ascii="宋体" w:eastAsia="宋体" w:hAnsi="宋体" w:cs="宋体"/>
      <w:b/>
      <w:bCs/>
      <w:kern w:val="36"/>
      <w:sz w:val="48"/>
      <w:szCs w:val="4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C228E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C228EF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C228E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C228EF"/>
    <w:rPr>
      <w:sz w:val="18"/>
      <w:szCs w:val="18"/>
    </w:rPr>
  </w:style>
  <w:style w:type="paragraph" w:styleId="a5">
    <w:name w:val="No Spacing"/>
    <w:uiPriority w:val="1"/>
    <w:qFormat/>
    <w:rsid w:val="002A7ADE"/>
    <w:pPr>
      <w:widowControl w:val="0"/>
      <w:jc w:val="both"/>
    </w:pPr>
    <w:rPr>
      <w:rFonts w:ascii="Calibri" w:eastAsia="宋体" w:hAnsi="Calibri" w:cs="Times New Roman"/>
    </w:rPr>
  </w:style>
  <w:style w:type="character" w:styleId="a6">
    <w:name w:val="Hyperlink"/>
    <w:basedOn w:val="a0"/>
    <w:uiPriority w:val="99"/>
    <w:unhideWhenUsed/>
    <w:rsid w:val="00E218C8"/>
    <w:rPr>
      <w:color w:val="0000FF"/>
      <w:u w:val="single"/>
    </w:rPr>
  </w:style>
  <w:style w:type="character" w:customStyle="1" w:styleId="apple-converted-space">
    <w:name w:val="apple-converted-space"/>
    <w:basedOn w:val="a0"/>
    <w:rsid w:val="00E218C8"/>
  </w:style>
  <w:style w:type="character" w:customStyle="1" w:styleId="jrnl">
    <w:name w:val="jrnl"/>
    <w:basedOn w:val="a0"/>
    <w:rsid w:val="00E218C8"/>
  </w:style>
  <w:style w:type="character" w:customStyle="1" w:styleId="1Char">
    <w:name w:val="标题 1 Char"/>
    <w:basedOn w:val="a0"/>
    <w:link w:val="1"/>
    <w:uiPriority w:val="9"/>
    <w:rsid w:val="00005B82"/>
    <w:rPr>
      <w:rFonts w:ascii="宋体" w:eastAsia="宋体" w:hAnsi="宋体" w:cs="宋体"/>
      <w:b/>
      <w:bCs/>
      <w:kern w:val="36"/>
      <w:sz w:val="48"/>
      <w:szCs w:val="48"/>
    </w:rPr>
  </w:style>
  <w:style w:type="paragraph" w:styleId="a7">
    <w:name w:val="Normal (Web)"/>
    <w:basedOn w:val="a"/>
    <w:uiPriority w:val="99"/>
    <w:semiHidden/>
    <w:unhideWhenUsed/>
    <w:rsid w:val="00005B82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a8">
    <w:name w:val="annotation reference"/>
    <w:basedOn w:val="a0"/>
    <w:uiPriority w:val="99"/>
    <w:semiHidden/>
    <w:unhideWhenUsed/>
    <w:rsid w:val="000215AF"/>
    <w:rPr>
      <w:sz w:val="21"/>
      <w:szCs w:val="21"/>
    </w:rPr>
  </w:style>
  <w:style w:type="paragraph" w:styleId="a9">
    <w:name w:val="annotation text"/>
    <w:basedOn w:val="a"/>
    <w:link w:val="Char1"/>
    <w:uiPriority w:val="99"/>
    <w:semiHidden/>
    <w:unhideWhenUsed/>
    <w:rsid w:val="000215AF"/>
    <w:pPr>
      <w:jc w:val="left"/>
    </w:pPr>
  </w:style>
  <w:style w:type="character" w:customStyle="1" w:styleId="Char1">
    <w:name w:val="批注文字 Char"/>
    <w:basedOn w:val="a0"/>
    <w:link w:val="a9"/>
    <w:uiPriority w:val="99"/>
    <w:semiHidden/>
    <w:rsid w:val="000215AF"/>
  </w:style>
  <w:style w:type="paragraph" w:styleId="aa">
    <w:name w:val="annotation subject"/>
    <w:basedOn w:val="a9"/>
    <w:next w:val="a9"/>
    <w:link w:val="Char2"/>
    <w:uiPriority w:val="99"/>
    <w:semiHidden/>
    <w:unhideWhenUsed/>
    <w:rsid w:val="000215AF"/>
    <w:rPr>
      <w:b/>
      <w:bCs/>
    </w:rPr>
  </w:style>
  <w:style w:type="character" w:customStyle="1" w:styleId="Char2">
    <w:name w:val="批注主题 Char"/>
    <w:basedOn w:val="Char1"/>
    <w:link w:val="aa"/>
    <w:uiPriority w:val="99"/>
    <w:semiHidden/>
    <w:rsid w:val="000215AF"/>
    <w:rPr>
      <w:b/>
      <w:bCs/>
    </w:rPr>
  </w:style>
  <w:style w:type="paragraph" w:styleId="ab">
    <w:name w:val="Balloon Text"/>
    <w:basedOn w:val="a"/>
    <w:link w:val="Char3"/>
    <w:uiPriority w:val="99"/>
    <w:semiHidden/>
    <w:unhideWhenUsed/>
    <w:rsid w:val="000215AF"/>
    <w:rPr>
      <w:sz w:val="18"/>
      <w:szCs w:val="18"/>
    </w:rPr>
  </w:style>
  <w:style w:type="character" w:customStyle="1" w:styleId="Char3">
    <w:name w:val="批注框文本 Char"/>
    <w:basedOn w:val="a0"/>
    <w:link w:val="ab"/>
    <w:uiPriority w:val="99"/>
    <w:semiHidden/>
    <w:rsid w:val="000215AF"/>
    <w:rPr>
      <w:sz w:val="18"/>
      <w:szCs w:val="18"/>
    </w:rPr>
  </w:style>
  <w:style w:type="paragraph" w:styleId="ac">
    <w:name w:val="List Paragraph"/>
    <w:basedOn w:val="a"/>
    <w:uiPriority w:val="34"/>
    <w:qFormat/>
    <w:rsid w:val="000215AF"/>
    <w:pPr>
      <w:ind w:firstLineChars="200" w:firstLine="420"/>
    </w:pPr>
  </w:style>
  <w:style w:type="table" w:styleId="ad">
    <w:name w:val="Table Grid"/>
    <w:basedOn w:val="a1"/>
    <w:uiPriority w:val="59"/>
    <w:rsid w:val="007C7706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ae">
    <w:name w:val="Plain Text"/>
    <w:basedOn w:val="a"/>
    <w:link w:val="Char4"/>
    <w:rsid w:val="00A50EFE"/>
    <w:rPr>
      <w:rFonts w:ascii="宋体" w:eastAsia="宋体" w:hAnsi="Courier New" w:cs="Courier New"/>
      <w:szCs w:val="21"/>
    </w:rPr>
  </w:style>
  <w:style w:type="character" w:customStyle="1" w:styleId="Char4">
    <w:name w:val="纯文本 Char"/>
    <w:basedOn w:val="a0"/>
    <w:link w:val="ae"/>
    <w:rsid w:val="00A50EFE"/>
    <w:rPr>
      <w:rFonts w:ascii="宋体" w:eastAsia="宋体" w:hAnsi="Courier New" w:cs="Courier New"/>
      <w:szCs w:val="21"/>
    </w:rPr>
  </w:style>
  <w:style w:type="character" w:styleId="af">
    <w:name w:val="Emphasis"/>
    <w:basedOn w:val="a0"/>
    <w:uiPriority w:val="20"/>
    <w:qFormat/>
    <w:rsid w:val="008631CD"/>
    <w:rPr>
      <w:i/>
      <w:i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link w:val="1Char"/>
    <w:uiPriority w:val="9"/>
    <w:qFormat/>
    <w:rsid w:val="00005B82"/>
    <w:pPr>
      <w:widowControl/>
      <w:spacing w:before="100" w:beforeAutospacing="1" w:after="100" w:afterAutospacing="1"/>
      <w:jc w:val="left"/>
      <w:outlineLvl w:val="0"/>
    </w:pPr>
    <w:rPr>
      <w:rFonts w:ascii="宋体" w:eastAsia="宋体" w:hAnsi="宋体" w:cs="宋体"/>
      <w:b/>
      <w:bCs/>
      <w:kern w:val="36"/>
      <w:sz w:val="48"/>
      <w:szCs w:val="4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C228E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C228EF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C228E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C228EF"/>
    <w:rPr>
      <w:sz w:val="18"/>
      <w:szCs w:val="18"/>
    </w:rPr>
  </w:style>
  <w:style w:type="paragraph" w:styleId="a5">
    <w:name w:val="No Spacing"/>
    <w:uiPriority w:val="1"/>
    <w:qFormat/>
    <w:rsid w:val="002A7ADE"/>
    <w:pPr>
      <w:widowControl w:val="0"/>
      <w:jc w:val="both"/>
    </w:pPr>
    <w:rPr>
      <w:rFonts w:ascii="Calibri" w:eastAsia="宋体" w:hAnsi="Calibri" w:cs="Times New Roman"/>
    </w:rPr>
  </w:style>
  <w:style w:type="character" w:styleId="a6">
    <w:name w:val="Hyperlink"/>
    <w:basedOn w:val="a0"/>
    <w:uiPriority w:val="99"/>
    <w:unhideWhenUsed/>
    <w:rsid w:val="00E218C8"/>
    <w:rPr>
      <w:color w:val="0000FF"/>
      <w:u w:val="single"/>
    </w:rPr>
  </w:style>
  <w:style w:type="character" w:customStyle="1" w:styleId="apple-converted-space">
    <w:name w:val="apple-converted-space"/>
    <w:basedOn w:val="a0"/>
    <w:rsid w:val="00E218C8"/>
  </w:style>
  <w:style w:type="character" w:customStyle="1" w:styleId="jrnl">
    <w:name w:val="jrnl"/>
    <w:basedOn w:val="a0"/>
    <w:rsid w:val="00E218C8"/>
  </w:style>
  <w:style w:type="character" w:customStyle="1" w:styleId="1Char">
    <w:name w:val="标题 1 Char"/>
    <w:basedOn w:val="a0"/>
    <w:link w:val="1"/>
    <w:uiPriority w:val="9"/>
    <w:rsid w:val="00005B82"/>
    <w:rPr>
      <w:rFonts w:ascii="宋体" w:eastAsia="宋体" w:hAnsi="宋体" w:cs="宋体"/>
      <w:b/>
      <w:bCs/>
      <w:kern w:val="36"/>
      <w:sz w:val="48"/>
      <w:szCs w:val="48"/>
    </w:rPr>
  </w:style>
  <w:style w:type="paragraph" w:styleId="a7">
    <w:name w:val="Normal (Web)"/>
    <w:basedOn w:val="a"/>
    <w:uiPriority w:val="99"/>
    <w:semiHidden/>
    <w:unhideWhenUsed/>
    <w:rsid w:val="00005B82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a8">
    <w:name w:val="annotation reference"/>
    <w:basedOn w:val="a0"/>
    <w:uiPriority w:val="99"/>
    <w:semiHidden/>
    <w:unhideWhenUsed/>
    <w:rsid w:val="000215AF"/>
    <w:rPr>
      <w:sz w:val="21"/>
      <w:szCs w:val="21"/>
    </w:rPr>
  </w:style>
  <w:style w:type="paragraph" w:styleId="a9">
    <w:name w:val="annotation text"/>
    <w:basedOn w:val="a"/>
    <w:link w:val="Char1"/>
    <w:uiPriority w:val="99"/>
    <w:semiHidden/>
    <w:unhideWhenUsed/>
    <w:rsid w:val="000215AF"/>
    <w:pPr>
      <w:jc w:val="left"/>
    </w:pPr>
  </w:style>
  <w:style w:type="character" w:customStyle="1" w:styleId="Char1">
    <w:name w:val="批注文字 Char"/>
    <w:basedOn w:val="a0"/>
    <w:link w:val="a9"/>
    <w:uiPriority w:val="99"/>
    <w:semiHidden/>
    <w:rsid w:val="000215AF"/>
  </w:style>
  <w:style w:type="paragraph" w:styleId="aa">
    <w:name w:val="annotation subject"/>
    <w:basedOn w:val="a9"/>
    <w:next w:val="a9"/>
    <w:link w:val="Char2"/>
    <w:uiPriority w:val="99"/>
    <w:semiHidden/>
    <w:unhideWhenUsed/>
    <w:rsid w:val="000215AF"/>
    <w:rPr>
      <w:b/>
      <w:bCs/>
    </w:rPr>
  </w:style>
  <w:style w:type="character" w:customStyle="1" w:styleId="Char2">
    <w:name w:val="批注主题 Char"/>
    <w:basedOn w:val="Char1"/>
    <w:link w:val="aa"/>
    <w:uiPriority w:val="99"/>
    <w:semiHidden/>
    <w:rsid w:val="000215AF"/>
    <w:rPr>
      <w:b/>
      <w:bCs/>
    </w:rPr>
  </w:style>
  <w:style w:type="paragraph" w:styleId="ab">
    <w:name w:val="Balloon Text"/>
    <w:basedOn w:val="a"/>
    <w:link w:val="Char3"/>
    <w:uiPriority w:val="99"/>
    <w:semiHidden/>
    <w:unhideWhenUsed/>
    <w:rsid w:val="000215AF"/>
    <w:rPr>
      <w:sz w:val="18"/>
      <w:szCs w:val="18"/>
    </w:rPr>
  </w:style>
  <w:style w:type="character" w:customStyle="1" w:styleId="Char3">
    <w:name w:val="批注框文本 Char"/>
    <w:basedOn w:val="a0"/>
    <w:link w:val="ab"/>
    <w:uiPriority w:val="99"/>
    <w:semiHidden/>
    <w:rsid w:val="000215AF"/>
    <w:rPr>
      <w:sz w:val="18"/>
      <w:szCs w:val="18"/>
    </w:rPr>
  </w:style>
  <w:style w:type="paragraph" w:styleId="ac">
    <w:name w:val="List Paragraph"/>
    <w:basedOn w:val="a"/>
    <w:uiPriority w:val="34"/>
    <w:qFormat/>
    <w:rsid w:val="000215AF"/>
    <w:pPr>
      <w:ind w:firstLineChars="200" w:firstLine="420"/>
    </w:pPr>
  </w:style>
  <w:style w:type="table" w:styleId="ad">
    <w:name w:val="Table Grid"/>
    <w:basedOn w:val="a1"/>
    <w:uiPriority w:val="59"/>
    <w:rsid w:val="007C7706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ae">
    <w:name w:val="Plain Text"/>
    <w:basedOn w:val="a"/>
    <w:link w:val="Char4"/>
    <w:rsid w:val="00A50EFE"/>
    <w:rPr>
      <w:rFonts w:ascii="宋体" w:eastAsia="宋体" w:hAnsi="Courier New" w:cs="Courier New"/>
      <w:szCs w:val="21"/>
    </w:rPr>
  </w:style>
  <w:style w:type="character" w:customStyle="1" w:styleId="Char4">
    <w:name w:val="纯文本 Char"/>
    <w:basedOn w:val="a0"/>
    <w:link w:val="ae"/>
    <w:rsid w:val="00A50EFE"/>
    <w:rPr>
      <w:rFonts w:ascii="宋体" w:eastAsia="宋体" w:hAnsi="Courier New" w:cs="Courier New"/>
      <w:szCs w:val="21"/>
    </w:rPr>
  </w:style>
  <w:style w:type="character" w:styleId="af">
    <w:name w:val="Emphasis"/>
    <w:basedOn w:val="a0"/>
    <w:uiPriority w:val="20"/>
    <w:qFormat/>
    <w:rsid w:val="008631CD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3547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52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810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225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268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842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147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693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072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125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907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154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6817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0251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4265675">
                  <w:marLeft w:val="0"/>
                  <w:marRight w:val="0"/>
                  <w:marTop w:val="45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82178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215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4621979">
          <w:marLeft w:val="0"/>
          <w:marRight w:val="0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6711820">
              <w:marLeft w:val="36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1496996">
          <w:marLeft w:val="0"/>
          <w:marRight w:val="0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0228012">
              <w:marLeft w:val="0"/>
              <w:marRight w:val="0"/>
              <w:marTop w:val="1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998723">
              <w:marLeft w:val="36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90420664">
          <w:marLeft w:val="0"/>
          <w:marRight w:val="0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6710544">
              <w:marLeft w:val="0"/>
              <w:marRight w:val="0"/>
              <w:marTop w:val="1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924552">
              <w:marLeft w:val="36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70580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176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3321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5359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1313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3655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2186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89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8210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6864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0572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166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7585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923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5000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686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3730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261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350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003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492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1594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5178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6005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9069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7118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4910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429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7363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1993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2503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386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8922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90402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6083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8753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9864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3437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9664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70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1117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8024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5973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4313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5244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3558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7341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6640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7979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2706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737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3394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10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6284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623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2367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3511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1950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012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114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://www.ncbi.nlm.nih.gov/pubmed?term=Sancho%20P%5BAuthor%5D&amp;cauthor=true&amp;cauthor_uid=25053293" TargetMode="Externa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http://www.ncbi.nlm.nih.gov/pubmed?term=Alvarez-Barrientos%20A%5BAuthor%5D&amp;cauthor=true&amp;cauthor_uid=25053293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www.ncbi.nlm.nih.gov/pubmed?term=Raimondi%20G%5BAuthor%5D&amp;cauthor=true&amp;cauthor_uid=25053293" TargetMode="External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hyperlink" Target="http://www.ncbi.nlm.nih.gov/pubmed?term=Fernando%20J%5BAuthor%5D&amp;cauthor=true&amp;cauthor_uid=25053293" TargetMode="External"/><Relationship Id="rId4" Type="http://schemas.microsoft.com/office/2007/relationships/stylesWithEffects" Target="stylesWithEffects.xml"/><Relationship Id="rId9" Type="http://schemas.openxmlformats.org/officeDocument/2006/relationships/hyperlink" Target="mailto:mdxuleibo@hotmail.com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55E366F-09C6-477B-B1CF-8945180F305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9</Pages>
  <Words>6925</Words>
  <Characters>39475</Characters>
  <Application>Microsoft Office Word</Application>
  <DocSecurity>0</DocSecurity>
  <Lines>328</Lines>
  <Paragraphs>92</Paragraphs>
  <ScaleCrop>false</ScaleCrop>
  <Company>Hewlett-Packard</Company>
  <LinksUpToDate>false</LinksUpToDate>
  <CharactersWithSpaces>4630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IPIYU</dc:creator>
  <cp:keywords/>
  <dc:description/>
  <cp:lastModifiedBy>微软用户</cp:lastModifiedBy>
  <cp:revision>3</cp:revision>
  <dcterms:created xsi:type="dcterms:W3CDTF">2014-10-29T03:31:00Z</dcterms:created>
  <dcterms:modified xsi:type="dcterms:W3CDTF">2014-10-29T07:38:00Z</dcterms:modified>
</cp:coreProperties>
</file>